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C3AFC2" w14:textId="77777777" w:rsidR="004902E8" w:rsidRPr="004902E8" w:rsidRDefault="004902E8" w:rsidP="004902E8">
      <w:pPr>
        <w:pStyle w:val="RA-EXACT125"/>
        <w:spacing w:line="240" w:lineRule="auto"/>
        <w:rPr>
          <w:rFonts w:asciiTheme="minorHAnsi" w:hAnsiTheme="minorHAnsi" w:cstheme="minorHAnsi"/>
          <w:b/>
          <w:sz w:val="24"/>
          <w:szCs w:val="24"/>
          <w:lang w:val="en-US"/>
        </w:rPr>
      </w:pPr>
      <w:r w:rsidRPr="004902E8">
        <w:rPr>
          <w:rFonts w:asciiTheme="minorHAnsi" w:hAnsiTheme="minorHAnsi" w:cstheme="minorHAnsi"/>
          <w:b/>
          <w:sz w:val="24"/>
          <w:szCs w:val="24"/>
          <w:lang w:val="en-US"/>
        </w:rPr>
        <w:t>2020-07-27</w:t>
      </w:r>
    </w:p>
    <w:p w14:paraId="7A0879B7" w14:textId="77777777" w:rsidR="004902E8" w:rsidRDefault="004902E8" w:rsidP="007F5537">
      <w:pPr>
        <w:spacing w:line="240" w:lineRule="auto"/>
        <w:jc w:val="both"/>
        <w:rPr>
          <w:rFonts w:cstheme="minorHAnsi"/>
          <w:sz w:val="24"/>
          <w:szCs w:val="24"/>
        </w:rPr>
      </w:pPr>
    </w:p>
    <w:p w14:paraId="7CA7E758" w14:textId="0F5CE6A1" w:rsidR="007F5537" w:rsidRPr="004902E8" w:rsidRDefault="007F5537" w:rsidP="007F5537">
      <w:pPr>
        <w:spacing w:line="240" w:lineRule="auto"/>
        <w:jc w:val="both"/>
        <w:rPr>
          <w:rFonts w:cstheme="minorHAnsi"/>
          <w:sz w:val="24"/>
          <w:szCs w:val="24"/>
        </w:rPr>
      </w:pPr>
      <w:r w:rsidRPr="004902E8">
        <w:rPr>
          <w:rFonts w:cstheme="minorHAnsi"/>
          <w:sz w:val="24"/>
          <w:szCs w:val="24"/>
        </w:rPr>
        <w:t>Dear editor of Journal of Visualized Experiments,</w:t>
      </w:r>
    </w:p>
    <w:p w14:paraId="50630A03" w14:textId="77777777" w:rsidR="007F5537" w:rsidRPr="004902E8" w:rsidRDefault="007F5537" w:rsidP="007F5537">
      <w:pPr>
        <w:spacing w:line="240" w:lineRule="auto"/>
        <w:jc w:val="both"/>
        <w:rPr>
          <w:rFonts w:cstheme="minorHAnsi"/>
          <w:sz w:val="24"/>
          <w:szCs w:val="24"/>
        </w:rPr>
      </w:pPr>
    </w:p>
    <w:p w14:paraId="0283F66D" w14:textId="77777777" w:rsidR="007F5537" w:rsidRPr="004902E8" w:rsidRDefault="007F5537" w:rsidP="007F5537">
      <w:pPr>
        <w:spacing w:line="240" w:lineRule="auto"/>
        <w:jc w:val="both"/>
        <w:rPr>
          <w:rFonts w:cstheme="minorHAnsi"/>
          <w:sz w:val="24"/>
          <w:szCs w:val="24"/>
        </w:rPr>
      </w:pPr>
      <w:r w:rsidRPr="004902E8">
        <w:rPr>
          <w:rFonts w:cstheme="minorHAnsi"/>
          <w:sz w:val="24"/>
          <w:szCs w:val="24"/>
        </w:rPr>
        <w:t xml:space="preserve">Thank you for your action letter and the opportunity to resubmit our manuscript with revised title “Investigating pain-related avoidance behavior using a robotic arm-reaching paradigm”. </w:t>
      </w:r>
    </w:p>
    <w:p w14:paraId="1B916534" w14:textId="77777777" w:rsidR="007F5537" w:rsidRPr="004902E8" w:rsidRDefault="007F5537" w:rsidP="007F5537">
      <w:pPr>
        <w:spacing w:line="240" w:lineRule="auto"/>
        <w:jc w:val="both"/>
        <w:rPr>
          <w:rFonts w:cstheme="minorHAnsi"/>
          <w:sz w:val="24"/>
          <w:szCs w:val="24"/>
        </w:rPr>
      </w:pPr>
    </w:p>
    <w:p w14:paraId="33E438D0" w14:textId="2AD7D4D5" w:rsidR="007F5537" w:rsidRPr="004902E8" w:rsidRDefault="007F5537" w:rsidP="007F5537">
      <w:pPr>
        <w:spacing w:line="240" w:lineRule="auto"/>
        <w:jc w:val="both"/>
        <w:rPr>
          <w:rFonts w:cstheme="minorHAnsi"/>
          <w:sz w:val="24"/>
          <w:szCs w:val="24"/>
          <w:shd w:val="clear" w:color="auto" w:fill="FFFFFF"/>
        </w:rPr>
      </w:pPr>
      <w:r w:rsidRPr="004902E8">
        <w:rPr>
          <w:rFonts w:cstheme="minorHAnsi"/>
          <w:sz w:val="24"/>
          <w:szCs w:val="24"/>
          <w:shd w:val="clear" w:color="auto" w:fill="FFFFFF"/>
        </w:rPr>
        <w:t>My co-authors and I are pleased that the procedure described in our manuscript has been considered an interesting possible addition to Journal of Visualized Experiments. We would like to thank you and the anonymous reviewers for the elaborate reading, and helpful comments and suggestions to improve our manuscript. We have revised our manuscript accordingly. Attached to this letter, we give a detailed description of how we addressed each of the issues raised by the reviewers. The corrections are indicated using track changes in the manuscript</w:t>
      </w:r>
      <w:r w:rsidR="00AC2B1A">
        <w:rPr>
          <w:rFonts w:cstheme="minorHAnsi"/>
          <w:sz w:val="24"/>
          <w:szCs w:val="24"/>
          <w:shd w:val="clear" w:color="auto" w:fill="FFFFFF"/>
        </w:rPr>
        <w:t>.</w:t>
      </w:r>
      <w:r w:rsidRPr="004902E8">
        <w:rPr>
          <w:rFonts w:cstheme="minorHAnsi"/>
          <w:sz w:val="24"/>
          <w:szCs w:val="24"/>
          <w:shd w:val="clear" w:color="auto" w:fill="FFFFFF"/>
        </w:rPr>
        <w:t xml:space="preserve"> </w:t>
      </w:r>
    </w:p>
    <w:p w14:paraId="55644187" w14:textId="77777777" w:rsidR="007F5537" w:rsidRPr="004902E8" w:rsidRDefault="007F5537" w:rsidP="007F5537">
      <w:pPr>
        <w:spacing w:line="240" w:lineRule="auto"/>
        <w:jc w:val="both"/>
        <w:rPr>
          <w:rFonts w:cstheme="minorHAnsi"/>
          <w:sz w:val="24"/>
          <w:szCs w:val="24"/>
          <w:shd w:val="clear" w:color="auto" w:fill="FFFFFF"/>
        </w:rPr>
      </w:pPr>
    </w:p>
    <w:p w14:paraId="0232BA34" w14:textId="77777777" w:rsidR="007F5537" w:rsidRPr="004902E8" w:rsidRDefault="007F5537" w:rsidP="007F5537">
      <w:pPr>
        <w:spacing w:line="240" w:lineRule="auto"/>
        <w:jc w:val="both"/>
        <w:rPr>
          <w:rFonts w:cstheme="minorHAnsi"/>
          <w:sz w:val="24"/>
          <w:szCs w:val="24"/>
          <w:shd w:val="clear" w:color="auto" w:fill="FFFFFF"/>
        </w:rPr>
      </w:pPr>
      <w:r w:rsidRPr="004902E8">
        <w:rPr>
          <w:rFonts w:cstheme="minorHAnsi"/>
          <w:sz w:val="24"/>
          <w:szCs w:val="24"/>
          <w:shd w:val="clear" w:color="auto" w:fill="FFFFFF"/>
        </w:rPr>
        <w:t xml:space="preserve">We believe that this manuscript has been considerably improved due to the changes made based on recommendations from the reviewers and hope that it merits acceptance in </w:t>
      </w:r>
      <w:r w:rsidRPr="004902E8">
        <w:rPr>
          <w:rFonts w:cstheme="minorHAnsi"/>
          <w:i/>
          <w:sz w:val="24"/>
          <w:szCs w:val="24"/>
          <w:shd w:val="clear" w:color="auto" w:fill="FFFFFF"/>
        </w:rPr>
        <w:t>Journal of Visualized Experiments</w:t>
      </w:r>
      <w:r w:rsidRPr="004902E8">
        <w:rPr>
          <w:rFonts w:cstheme="minorHAnsi"/>
          <w:sz w:val="24"/>
          <w:szCs w:val="24"/>
          <w:shd w:val="clear" w:color="auto" w:fill="FFFFFF"/>
        </w:rPr>
        <w:t xml:space="preserve">. Thank you for your consideration. </w:t>
      </w:r>
    </w:p>
    <w:p w14:paraId="6F1E0E6A" w14:textId="77777777" w:rsidR="007F5537" w:rsidRPr="004902E8" w:rsidRDefault="007F5537" w:rsidP="007F5537">
      <w:pPr>
        <w:spacing w:line="240" w:lineRule="auto"/>
        <w:jc w:val="both"/>
        <w:rPr>
          <w:rFonts w:cstheme="minorHAnsi"/>
          <w:sz w:val="24"/>
          <w:szCs w:val="24"/>
        </w:rPr>
      </w:pPr>
    </w:p>
    <w:p w14:paraId="6F1BFB2F" w14:textId="77777777" w:rsidR="007F5537" w:rsidRPr="004902E8" w:rsidRDefault="007F5537" w:rsidP="00464A52">
      <w:pPr>
        <w:spacing w:line="240" w:lineRule="auto"/>
        <w:jc w:val="both"/>
        <w:rPr>
          <w:rFonts w:cstheme="minorHAnsi"/>
          <w:sz w:val="24"/>
          <w:szCs w:val="24"/>
        </w:rPr>
      </w:pPr>
      <w:r w:rsidRPr="004902E8">
        <w:rPr>
          <w:rFonts w:cstheme="minorHAnsi"/>
          <w:sz w:val="24"/>
          <w:szCs w:val="24"/>
        </w:rPr>
        <w:t>Sincerely,</w:t>
      </w:r>
    </w:p>
    <w:p w14:paraId="1F80229A" w14:textId="77777777" w:rsidR="007F5537" w:rsidRPr="004902E8" w:rsidRDefault="007F5537" w:rsidP="00464A52">
      <w:pPr>
        <w:spacing w:line="240" w:lineRule="auto"/>
        <w:jc w:val="both"/>
        <w:rPr>
          <w:rFonts w:cstheme="minorHAnsi"/>
          <w:sz w:val="24"/>
          <w:szCs w:val="24"/>
        </w:rPr>
      </w:pPr>
      <w:r w:rsidRPr="004902E8">
        <w:rPr>
          <w:rFonts w:cstheme="minorHAnsi"/>
          <w:sz w:val="24"/>
          <w:szCs w:val="24"/>
        </w:rPr>
        <w:t>On behalf of all co-authors,</w:t>
      </w:r>
    </w:p>
    <w:p w14:paraId="11BC3069" w14:textId="77777777" w:rsidR="007F5537" w:rsidRPr="004902E8" w:rsidRDefault="007F5537" w:rsidP="00464A52">
      <w:pPr>
        <w:spacing w:line="240" w:lineRule="auto"/>
        <w:jc w:val="both"/>
        <w:rPr>
          <w:rFonts w:eastAsia="Calibri" w:cs="Calibri"/>
          <w:sz w:val="24"/>
          <w:szCs w:val="24"/>
        </w:rPr>
      </w:pPr>
      <w:r w:rsidRPr="004902E8">
        <w:rPr>
          <w:sz w:val="24"/>
          <w:szCs w:val="24"/>
        </w:rPr>
        <w:t>Ann Meulders</w:t>
      </w:r>
    </w:p>
    <w:p w14:paraId="7B99E40A" w14:textId="77777777" w:rsidR="007F5537" w:rsidRPr="004902E8" w:rsidRDefault="007F5537" w:rsidP="00464A52">
      <w:pPr>
        <w:spacing w:line="240" w:lineRule="auto"/>
        <w:jc w:val="both"/>
        <w:rPr>
          <w:rFonts w:cstheme="minorHAnsi"/>
          <w:sz w:val="24"/>
          <w:szCs w:val="24"/>
        </w:rPr>
      </w:pPr>
    </w:p>
    <w:p w14:paraId="59CE40CD" w14:textId="77777777" w:rsidR="007F5537" w:rsidRPr="004902E8" w:rsidRDefault="007F5537" w:rsidP="00464A52">
      <w:pPr>
        <w:spacing w:line="240" w:lineRule="auto"/>
        <w:jc w:val="both"/>
        <w:rPr>
          <w:sz w:val="24"/>
          <w:szCs w:val="24"/>
        </w:rPr>
      </w:pPr>
      <w:r w:rsidRPr="004902E8">
        <w:rPr>
          <w:sz w:val="24"/>
          <w:szCs w:val="24"/>
        </w:rPr>
        <w:t>Experimental Health Psychology</w:t>
      </w:r>
    </w:p>
    <w:p w14:paraId="5898EB56" w14:textId="77777777" w:rsidR="007F5537" w:rsidRPr="004902E8" w:rsidRDefault="007F5537" w:rsidP="00464A52">
      <w:pPr>
        <w:spacing w:line="240" w:lineRule="auto"/>
        <w:jc w:val="both"/>
        <w:rPr>
          <w:sz w:val="24"/>
          <w:szCs w:val="24"/>
        </w:rPr>
      </w:pPr>
      <w:r w:rsidRPr="004902E8">
        <w:rPr>
          <w:sz w:val="24"/>
          <w:szCs w:val="24"/>
        </w:rPr>
        <w:t>Department of Clinical Psychological Science</w:t>
      </w:r>
    </w:p>
    <w:p w14:paraId="7D892D89" w14:textId="77777777" w:rsidR="007F5537" w:rsidRPr="004902E8" w:rsidRDefault="007F5537" w:rsidP="00464A52">
      <w:pPr>
        <w:spacing w:line="240" w:lineRule="auto"/>
        <w:jc w:val="both"/>
        <w:rPr>
          <w:rFonts w:cstheme="minorHAnsi"/>
          <w:sz w:val="24"/>
          <w:szCs w:val="24"/>
        </w:rPr>
      </w:pPr>
      <w:r w:rsidRPr="004902E8">
        <w:rPr>
          <w:rFonts w:cstheme="minorHAnsi"/>
          <w:sz w:val="24"/>
          <w:szCs w:val="24"/>
        </w:rPr>
        <w:t>Maastricht University</w:t>
      </w:r>
    </w:p>
    <w:p w14:paraId="12A4E52C" w14:textId="77777777" w:rsidR="007F5537" w:rsidRPr="004902E8" w:rsidRDefault="007F5537" w:rsidP="00464A52">
      <w:pPr>
        <w:spacing w:line="240" w:lineRule="auto"/>
        <w:jc w:val="both"/>
        <w:rPr>
          <w:rFonts w:cstheme="minorHAnsi"/>
          <w:sz w:val="24"/>
          <w:szCs w:val="24"/>
        </w:rPr>
      </w:pPr>
      <w:r w:rsidRPr="004902E8">
        <w:rPr>
          <w:rFonts w:cstheme="minorHAnsi"/>
          <w:sz w:val="24"/>
          <w:szCs w:val="24"/>
        </w:rPr>
        <w:t>Universiteitssingel 40</w:t>
      </w:r>
    </w:p>
    <w:p w14:paraId="5AF87AF6" w14:textId="77777777" w:rsidR="007F5537" w:rsidRPr="004902E8" w:rsidRDefault="007F5537" w:rsidP="00464A52">
      <w:pPr>
        <w:spacing w:line="240" w:lineRule="auto"/>
        <w:jc w:val="both"/>
        <w:rPr>
          <w:rFonts w:cstheme="minorHAnsi"/>
          <w:sz w:val="24"/>
          <w:szCs w:val="24"/>
        </w:rPr>
      </w:pPr>
      <w:r w:rsidRPr="004902E8">
        <w:rPr>
          <w:rFonts w:cstheme="minorHAnsi"/>
          <w:sz w:val="24"/>
          <w:szCs w:val="24"/>
        </w:rPr>
        <w:t>6229 ER, Maastricht, The Netherlands</w:t>
      </w:r>
    </w:p>
    <w:p w14:paraId="09920F21" w14:textId="77777777" w:rsidR="007F5537" w:rsidRPr="004902E8" w:rsidRDefault="007F5537" w:rsidP="00464A52">
      <w:pPr>
        <w:spacing w:line="240" w:lineRule="auto"/>
        <w:jc w:val="both"/>
        <w:rPr>
          <w:rFonts w:cstheme="minorHAnsi"/>
          <w:sz w:val="24"/>
          <w:szCs w:val="24"/>
        </w:rPr>
      </w:pPr>
      <w:r w:rsidRPr="004902E8">
        <w:rPr>
          <w:rFonts w:cstheme="minorHAnsi"/>
          <w:sz w:val="24"/>
          <w:szCs w:val="24"/>
        </w:rPr>
        <w:t xml:space="preserve">E-mail: </w:t>
      </w:r>
      <w:hyperlink r:id="rId8" w:history="1">
        <w:r w:rsidRPr="004902E8">
          <w:rPr>
            <w:rStyle w:val="Hyperlink"/>
            <w:rFonts w:cstheme="minorHAnsi"/>
            <w:sz w:val="24"/>
            <w:szCs w:val="24"/>
          </w:rPr>
          <w:t>ann.meulders@kuleuven.be</w:t>
        </w:r>
      </w:hyperlink>
    </w:p>
    <w:p w14:paraId="1FC042C3" w14:textId="77777777" w:rsidR="007F5537" w:rsidRDefault="007F5537">
      <w:pPr>
        <w:rPr>
          <w:rFonts w:cstheme="minorHAnsi"/>
          <w:b/>
          <w:sz w:val="24"/>
          <w:szCs w:val="24"/>
        </w:rPr>
      </w:pPr>
      <w:r>
        <w:rPr>
          <w:rFonts w:cstheme="minorHAnsi"/>
          <w:b/>
          <w:sz w:val="24"/>
          <w:szCs w:val="24"/>
        </w:rPr>
        <w:br w:type="page"/>
      </w:r>
    </w:p>
    <w:p w14:paraId="715CE826" w14:textId="49616A6A" w:rsidR="00B92977" w:rsidRPr="002223E5" w:rsidRDefault="00B92977" w:rsidP="00D701F3">
      <w:pPr>
        <w:shd w:val="clear" w:color="auto" w:fill="FFFFFF"/>
        <w:rPr>
          <w:rFonts w:eastAsia="Times New Roman" w:cstheme="minorHAnsi"/>
          <w:sz w:val="24"/>
          <w:szCs w:val="24"/>
        </w:rPr>
      </w:pPr>
      <w:r w:rsidRPr="002223E5">
        <w:rPr>
          <w:rFonts w:cstheme="minorHAnsi"/>
          <w:b/>
          <w:sz w:val="24"/>
          <w:szCs w:val="24"/>
        </w:rPr>
        <w:lastRenderedPageBreak/>
        <w:t xml:space="preserve">Revision manuscript </w:t>
      </w:r>
      <w:r w:rsidRPr="002223E5">
        <w:rPr>
          <w:rFonts w:eastAsia="Times New Roman" w:cstheme="minorHAnsi"/>
          <w:b/>
          <w:sz w:val="24"/>
          <w:szCs w:val="24"/>
        </w:rPr>
        <w:t>JoVE61717</w:t>
      </w:r>
      <w:r w:rsidRPr="002223E5">
        <w:rPr>
          <w:rFonts w:eastAsia="Times New Roman" w:cstheme="minorHAnsi"/>
          <w:sz w:val="24"/>
          <w:szCs w:val="24"/>
        </w:rPr>
        <w:t xml:space="preserve"> </w:t>
      </w:r>
      <w:r w:rsidRPr="002223E5">
        <w:rPr>
          <w:rFonts w:cstheme="minorHAnsi"/>
          <w:b/>
          <w:sz w:val="24"/>
          <w:szCs w:val="24"/>
          <w:shd w:val="clear" w:color="auto" w:fill="FFFFFF"/>
        </w:rPr>
        <w:t xml:space="preserve">– </w:t>
      </w:r>
      <w:r w:rsidR="004902E8">
        <w:rPr>
          <w:rFonts w:cstheme="minorHAnsi"/>
          <w:b/>
          <w:sz w:val="24"/>
          <w:szCs w:val="24"/>
          <w:shd w:val="clear" w:color="auto" w:fill="FFFFFF"/>
        </w:rPr>
        <w:t>Rebuttal letter</w:t>
      </w:r>
      <w:r w:rsidRPr="002223E5">
        <w:rPr>
          <w:rFonts w:cstheme="minorHAnsi"/>
          <w:b/>
          <w:sz w:val="24"/>
          <w:szCs w:val="24"/>
          <w:shd w:val="clear" w:color="auto" w:fill="FFFFFF"/>
        </w:rPr>
        <w:t xml:space="preserve"> </w:t>
      </w:r>
    </w:p>
    <w:p w14:paraId="1442DB37" w14:textId="77777777" w:rsidR="00B92977" w:rsidRPr="002223E5" w:rsidRDefault="00B92977" w:rsidP="00D701F3">
      <w:pPr>
        <w:rPr>
          <w:rFonts w:cstheme="minorHAnsi"/>
          <w:sz w:val="24"/>
          <w:szCs w:val="24"/>
        </w:rPr>
      </w:pPr>
      <w:r w:rsidRPr="002223E5">
        <w:rPr>
          <w:rFonts w:cstheme="minorHAnsi"/>
          <w:sz w:val="24"/>
          <w:szCs w:val="24"/>
        </w:rPr>
        <w:t>Investigating pain-related avoidance behavior using a robotic arm-reaching paradigm</w:t>
      </w:r>
    </w:p>
    <w:p w14:paraId="63E0858D" w14:textId="77777777" w:rsidR="00B92977" w:rsidRPr="002223E5" w:rsidRDefault="00B92977" w:rsidP="00787D5E">
      <w:pPr>
        <w:pBdr>
          <w:bottom w:val="single" w:sz="4" w:space="1" w:color="auto"/>
        </w:pBdr>
        <w:outlineLvl w:val="0"/>
        <w:rPr>
          <w:rFonts w:cstheme="minorHAnsi"/>
          <w:i/>
          <w:sz w:val="24"/>
          <w:szCs w:val="24"/>
          <w:lang w:val="nl-BE"/>
        </w:rPr>
      </w:pPr>
      <w:r w:rsidRPr="002223E5">
        <w:rPr>
          <w:rFonts w:cstheme="minorHAnsi"/>
          <w:i/>
          <w:sz w:val="24"/>
          <w:szCs w:val="24"/>
          <w:lang w:val="nl-BE"/>
        </w:rPr>
        <w:t>Eveliina Glogan, Rena Gatzounis, Kristof Vandael, Mathijs Franssen, Johan W.S. Vlaeyen, &amp; Ann Meulders</w:t>
      </w:r>
    </w:p>
    <w:p w14:paraId="45C11EA9" w14:textId="77777777" w:rsidR="00101D61" w:rsidRDefault="00551AC0" w:rsidP="002C1F9C">
      <w:pPr>
        <w:shd w:val="clear" w:color="auto" w:fill="FFFFFF"/>
        <w:spacing w:before="100" w:beforeAutospacing="1" w:after="100" w:afterAutospacing="1" w:line="240" w:lineRule="auto"/>
        <w:rPr>
          <w:rFonts w:cstheme="minorHAnsi"/>
          <w:b/>
          <w:bCs/>
          <w:sz w:val="24"/>
          <w:szCs w:val="24"/>
          <w:u w:val="single"/>
          <w:shd w:val="clear" w:color="auto" w:fill="FFFFFF"/>
        </w:rPr>
      </w:pPr>
      <w:r w:rsidRPr="002223E5">
        <w:rPr>
          <w:rFonts w:cstheme="minorHAnsi"/>
          <w:b/>
          <w:bCs/>
          <w:sz w:val="24"/>
          <w:szCs w:val="24"/>
          <w:u w:val="single"/>
          <w:shd w:val="clear" w:color="auto" w:fill="FFFFFF"/>
        </w:rPr>
        <w:t>Editorial comments:</w:t>
      </w:r>
    </w:p>
    <w:p w14:paraId="42B572E1" w14:textId="3AB8271C" w:rsidR="00551AC0" w:rsidRPr="002223E5" w:rsidRDefault="00551AC0" w:rsidP="002C1F9C">
      <w:pPr>
        <w:shd w:val="clear" w:color="auto" w:fill="FFFFFF"/>
        <w:spacing w:before="100" w:beforeAutospacing="1" w:after="100" w:afterAutospacing="1" w:line="240" w:lineRule="auto"/>
        <w:rPr>
          <w:rFonts w:cstheme="minorHAnsi"/>
          <w:sz w:val="24"/>
          <w:szCs w:val="24"/>
          <w:shd w:val="clear" w:color="auto" w:fill="FFFFFF"/>
        </w:rPr>
      </w:pPr>
      <w:r w:rsidRPr="002223E5">
        <w:rPr>
          <w:rFonts w:cstheme="minorHAnsi"/>
          <w:sz w:val="24"/>
          <w:szCs w:val="24"/>
        </w:rPr>
        <w:br/>
      </w:r>
      <w:r w:rsidRPr="002223E5">
        <w:rPr>
          <w:rFonts w:cstheme="minorHAnsi"/>
          <w:sz w:val="24"/>
          <w:szCs w:val="24"/>
          <w:shd w:val="clear" w:color="auto" w:fill="FFFFFF"/>
        </w:rPr>
        <w:t>You will find Editorial comments and Peer-Review comments listed below. Please read this entire email before making edits to your manuscript.</w:t>
      </w:r>
      <w:r w:rsidRPr="002223E5">
        <w:rPr>
          <w:rFonts w:cstheme="minorHAnsi"/>
          <w:sz w:val="24"/>
          <w:szCs w:val="24"/>
        </w:rPr>
        <w:br/>
      </w:r>
      <w:r w:rsidRPr="002223E5">
        <w:rPr>
          <w:rFonts w:cstheme="minorHAnsi"/>
          <w:sz w:val="24"/>
          <w:szCs w:val="24"/>
          <w:shd w:val="clear" w:color="auto" w:fill="FFFFFF"/>
        </w:rPr>
        <w:t>NOTE: Please include a line-by-line response to each of the editorial and reviewer comments in the form of a letter along with the resubmission.</w:t>
      </w:r>
    </w:p>
    <w:p w14:paraId="6C2E06CB" w14:textId="251F51A7" w:rsidR="00551AC0" w:rsidRPr="002223E5" w:rsidRDefault="00551AC0" w:rsidP="002C1F9C">
      <w:pPr>
        <w:shd w:val="clear" w:color="auto" w:fill="FFFFFF"/>
        <w:spacing w:before="100" w:beforeAutospacing="1" w:after="100" w:afterAutospacing="1" w:line="240" w:lineRule="auto"/>
        <w:rPr>
          <w:rFonts w:cstheme="minorHAnsi"/>
          <w:sz w:val="24"/>
          <w:szCs w:val="24"/>
          <w:shd w:val="clear" w:color="auto" w:fill="FFFFFF"/>
        </w:rPr>
      </w:pPr>
      <w:r w:rsidRPr="002223E5">
        <w:rPr>
          <w:rFonts w:cstheme="minorHAnsi"/>
          <w:i/>
          <w:sz w:val="24"/>
          <w:szCs w:val="24"/>
          <w:shd w:val="clear" w:color="auto" w:fill="FFFFFF"/>
        </w:rPr>
        <w:t>We have add</w:t>
      </w:r>
      <w:r w:rsidR="009D40EE">
        <w:rPr>
          <w:rFonts w:cstheme="minorHAnsi"/>
          <w:i/>
          <w:sz w:val="24"/>
          <w:szCs w:val="24"/>
          <w:shd w:val="clear" w:color="auto" w:fill="FFFFFF"/>
        </w:rPr>
        <w:t>ressed all Peer-R</w:t>
      </w:r>
      <w:r w:rsidRPr="002223E5">
        <w:rPr>
          <w:rFonts w:cstheme="minorHAnsi"/>
          <w:i/>
          <w:sz w:val="24"/>
          <w:szCs w:val="24"/>
          <w:shd w:val="clear" w:color="auto" w:fill="FFFFFF"/>
        </w:rPr>
        <w:t>eview comments.</w:t>
      </w:r>
      <w:r w:rsidRPr="002223E5">
        <w:rPr>
          <w:rFonts w:cstheme="minorHAnsi"/>
          <w:sz w:val="24"/>
          <w:szCs w:val="24"/>
        </w:rPr>
        <w:br/>
      </w:r>
      <w:r w:rsidRPr="002223E5">
        <w:rPr>
          <w:rFonts w:cstheme="minorHAnsi"/>
          <w:sz w:val="24"/>
          <w:szCs w:val="24"/>
        </w:rPr>
        <w:br/>
      </w:r>
      <w:r w:rsidRPr="002223E5">
        <w:rPr>
          <w:rFonts w:cstheme="minorHAnsi"/>
          <w:sz w:val="24"/>
          <w:szCs w:val="24"/>
          <w:shd w:val="clear" w:color="auto" w:fill="FFFFFF"/>
        </w:rPr>
        <w:t>• Please take this opportunity to thoroughly proofread the manuscript to ensure that there are no spelling or grammatical errors.</w:t>
      </w:r>
    </w:p>
    <w:p w14:paraId="6056CADD" w14:textId="3D808B52" w:rsidR="00551AC0" w:rsidRPr="002223E5" w:rsidRDefault="009D40EE" w:rsidP="002C1F9C">
      <w:pPr>
        <w:shd w:val="clear" w:color="auto" w:fill="FFFFFF"/>
        <w:spacing w:before="100" w:beforeAutospacing="1" w:after="100" w:afterAutospacing="1" w:line="240" w:lineRule="auto"/>
        <w:rPr>
          <w:rFonts w:cstheme="minorHAnsi"/>
          <w:sz w:val="24"/>
          <w:szCs w:val="24"/>
          <w:shd w:val="clear" w:color="auto" w:fill="FFFFFF"/>
        </w:rPr>
      </w:pPr>
      <w:r>
        <w:rPr>
          <w:rFonts w:cstheme="minorHAnsi"/>
          <w:i/>
          <w:sz w:val="24"/>
          <w:szCs w:val="24"/>
          <w:shd w:val="clear" w:color="auto" w:fill="FFFFFF"/>
        </w:rPr>
        <w:t>We have thoroughly proof</w:t>
      </w:r>
      <w:r w:rsidR="00551AC0" w:rsidRPr="002223E5">
        <w:rPr>
          <w:rFonts w:cstheme="minorHAnsi"/>
          <w:i/>
          <w:sz w:val="24"/>
          <w:szCs w:val="24"/>
          <w:shd w:val="clear" w:color="auto" w:fill="FFFFFF"/>
        </w:rPr>
        <w:t xml:space="preserve">read the manuscript. </w:t>
      </w:r>
      <w:r w:rsidR="00551AC0" w:rsidRPr="002223E5">
        <w:rPr>
          <w:rFonts w:cstheme="minorHAnsi"/>
          <w:sz w:val="24"/>
          <w:szCs w:val="24"/>
        </w:rPr>
        <w:br/>
      </w:r>
      <w:r w:rsidR="00551AC0" w:rsidRPr="002223E5">
        <w:rPr>
          <w:rFonts w:cstheme="minorHAnsi"/>
          <w:sz w:val="24"/>
          <w:szCs w:val="24"/>
        </w:rPr>
        <w:br/>
      </w:r>
      <w:r w:rsidR="00551AC0" w:rsidRPr="002223E5">
        <w:rPr>
          <w:rFonts w:cstheme="minorHAnsi"/>
          <w:sz w:val="24"/>
          <w:szCs w:val="24"/>
          <w:shd w:val="clear" w:color="auto" w:fill="FFFFFF"/>
        </w:rPr>
        <w:t>• </w:t>
      </w:r>
      <w:r w:rsidR="00551AC0" w:rsidRPr="002223E5">
        <w:rPr>
          <w:rFonts w:cstheme="minorHAnsi"/>
          <w:b/>
          <w:bCs/>
          <w:sz w:val="24"/>
          <w:szCs w:val="24"/>
          <w:shd w:val="clear" w:color="auto" w:fill="FFFFFF"/>
        </w:rPr>
        <w:t>Protocol Detail:</w:t>
      </w:r>
      <w:r w:rsidR="00551AC0" w:rsidRPr="002223E5">
        <w:rPr>
          <w:rFonts w:cstheme="minorHAnsi"/>
          <w:sz w:val="24"/>
          <w:szCs w:val="24"/>
          <w:shd w:val="clear" w:color="auto" w:fill="FFFFFF"/>
        </w:rPr>
        <w:t> Please note that your protocol will be used to generate the script for the video, and must contain everything that you would like shown in the video. </w:t>
      </w:r>
      <w:r w:rsidR="00551AC0" w:rsidRPr="002223E5">
        <w:rPr>
          <w:rFonts w:cstheme="minorHAnsi"/>
          <w:b/>
          <w:bCs/>
          <w:sz w:val="24"/>
          <w:szCs w:val="24"/>
          <w:shd w:val="clear" w:color="auto" w:fill="FFFFFF"/>
        </w:rPr>
        <w:t>Please ensure that all specific details (e.g. button clicks for software actions, numerical values for settings, etc) have been added to your protocol steps. </w:t>
      </w:r>
      <w:r w:rsidR="00551AC0" w:rsidRPr="002223E5">
        <w:rPr>
          <w:rFonts w:cstheme="minorHAnsi"/>
          <w:sz w:val="24"/>
          <w:szCs w:val="24"/>
          <w:shd w:val="clear" w:color="auto" w:fill="FFFFFF"/>
        </w:rPr>
        <w:t>There should be enough detail in each step to supplement the actions seen in the video so that viewers can easily replicate the protocol.</w:t>
      </w:r>
    </w:p>
    <w:p w14:paraId="5C43F55B" w14:textId="667633F8" w:rsidR="00551AC0" w:rsidRPr="002223E5" w:rsidRDefault="00551AC0" w:rsidP="002C1F9C">
      <w:pPr>
        <w:shd w:val="clear" w:color="auto" w:fill="FFFFFF"/>
        <w:spacing w:before="100" w:beforeAutospacing="1" w:after="100" w:afterAutospacing="1" w:line="240" w:lineRule="auto"/>
        <w:rPr>
          <w:rFonts w:cstheme="minorHAnsi"/>
          <w:sz w:val="24"/>
          <w:szCs w:val="24"/>
          <w:shd w:val="clear" w:color="auto" w:fill="FFFFFF"/>
        </w:rPr>
      </w:pPr>
      <w:r w:rsidRPr="002223E5">
        <w:rPr>
          <w:rFonts w:cstheme="minorHAnsi"/>
          <w:i/>
          <w:sz w:val="24"/>
          <w:szCs w:val="24"/>
          <w:shd w:val="clear" w:color="auto" w:fill="FFFFFF"/>
        </w:rPr>
        <w:t xml:space="preserve">We </w:t>
      </w:r>
      <w:r w:rsidR="00D25F01">
        <w:rPr>
          <w:rFonts w:cstheme="minorHAnsi"/>
          <w:i/>
          <w:sz w:val="24"/>
          <w:szCs w:val="24"/>
          <w:shd w:val="clear" w:color="auto" w:fill="FFFFFF"/>
        </w:rPr>
        <w:t>believe the protocol section of our manuscript includes all relevant information.</w:t>
      </w:r>
      <w:r w:rsidRPr="002223E5">
        <w:rPr>
          <w:rFonts w:cstheme="minorHAnsi"/>
          <w:sz w:val="24"/>
          <w:szCs w:val="24"/>
        </w:rPr>
        <w:br/>
      </w:r>
      <w:r w:rsidRPr="002223E5">
        <w:rPr>
          <w:rFonts w:cstheme="minorHAnsi"/>
          <w:sz w:val="24"/>
          <w:szCs w:val="24"/>
        </w:rPr>
        <w:br/>
      </w:r>
      <w:r w:rsidRPr="002223E5">
        <w:rPr>
          <w:rFonts w:cstheme="minorHAnsi"/>
          <w:sz w:val="24"/>
          <w:szCs w:val="24"/>
          <w:shd w:val="clear" w:color="auto" w:fill="FFFFFF"/>
        </w:rPr>
        <w:t>• </w:t>
      </w:r>
      <w:r w:rsidRPr="002223E5">
        <w:rPr>
          <w:rFonts w:cstheme="minorHAnsi"/>
          <w:b/>
          <w:bCs/>
          <w:sz w:val="24"/>
          <w:szCs w:val="24"/>
          <w:shd w:val="clear" w:color="auto" w:fill="FFFFFF"/>
        </w:rPr>
        <w:t>Discussion:</w:t>
      </w:r>
      <w:r w:rsidRPr="002223E5">
        <w:rPr>
          <w:rFonts w:cstheme="minorHAnsi"/>
          <w:sz w:val="24"/>
          <w:szCs w:val="24"/>
          <w:shd w:val="clear" w:color="auto" w:fill="FFFFFF"/>
        </w:rPr>
        <w:t> Jo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4756C0D8" w14:textId="14F6414D" w:rsidR="002223E5" w:rsidRDefault="00551AC0" w:rsidP="002C1F9C">
      <w:pPr>
        <w:shd w:val="clear" w:color="auto" w:fill="FFFFFF"/>
        <w:spacing w:before="100" w:beforeAutospacing="1" w:after="100" w:afterAutospacing="1" w:line="240" w:lineRule="auto"/>
        <w:rPr>
          <w:rFonts w:cstheme="minorHAnsi"/>
          <w:sz w:val="24"/>
          <w:szCs w:val="24"/>
        </w:rPr>
      </w:pPr>
      <w:r w:rsidRPr="002223E5">
        <w:rPr>
          <w:rFonts w:cstheme="minorHAnsi"/>
          <w:i/>
          <w:sz w:val="24"/>
          <w:szCs w:val="24"/>
          <w:shd w:val="clear" w:color="auto" w:fill="FFFFFF"/>
        </w:rPr>
        <w:t xml:space="preserve">We believe our discussion covers the relevant points. </w:t>
      </w:r>
      <w:r w:rsidRPr="002223E5">
        <w:rPr>
          <w:rFonts w:cstheme="minorHAnsi"/>
          <w:sz w:val="24"/>
          <w:szCs w:val="24"/>
        </w:rPr>
        <w:br/>
      </w:r>
      <w:r w:rsidRPr="002223E5">
        <w:rPr>
          <w:rFonts w:cstheme="minorHAnsi"/>
          <w:sz w:val="24"/>
          <w:szCs w:val="24"/>
        </w:rPr>
        <w:br/>
      </w:r>
      <w:r w:rsidRPr="002223E5">
        <w:rPr>
          <w:rFonts w:cstheme="minorHAnsi"/>
          <w:sz w:val="24"/>
          <w:szCs w:val="24"/>
          <w:shd w:val="clear" w:color="auto" w:fill="FFFFFF"/>
        </w:rPr>
        <w:t>• </w:t>
      </w:r>
      <w:r w:rsidRPr="002223E5">
        <w:rPr>
          <w:rFonts w:cstheme="minorHAnsi"/>
          <w:b/>
          <w:bCs/>
          <w:sz w:val="24"/>
          <w:szCs w:val="24"/>
          <w:shd w:val="clear" w:color="auto" w:fill="FFFFFF"/>
        </w:rPr>
        <w:t>References:</w:t>
      </w:r>
      <w:r w:rsidRPr="002223E5">
        <w:rPr>
          <w:rFonts w:cstheme="minorHAnsi"/>
          <w:b/>
          <w:bCs/>
          <w:sz w:val="24"/>
          <w:szCs w:val="24"/>
          <w:shd w:val="clear" w:color="auto" w:fill="FFFFFF"/>
        </w:rPr>
        <w:t xml:space="preserve"> </w:t>
      </w:r>
      <w:r w:rsidRPr="002223E5">
        <w:rPr>
          <w:rFonts w:cstheme="minorHAnsi"/>
          <w:sz w:val="24"/>
          <w:szCs w:val="24"/>
          <w:shd w:val="clear" w:color="auto" w:fill="FFFFFF"/>
        </w:rPr>
        <w:t>Please spell out journal names.</w:t>
      </w:r>
    </w:p>
    <w:p w14:paraId="4DE73A66" w14:textId="77777777" w:rsidR="00101D61" w:rsidRDefault="00551AC0" w:rsidP="002C1F9C">
      <w:pPr>
        <w:shd w:val="clear" w:color="auto" w:fill="FFFFFF"/>
        <w:spacing w:before="100" w:beforeAutospacing="1" w:after="100" w:afterAutospacing="1" w:line="240" w:lineRule="auto"/>
        <w:rPr>
          <w:rFonts w:cstheme="minorHAnsi"/>
          <w:sz w:val="24"/>
          <w:szCs w:val="24"/>
        </w:rPr>
      </w:pPr>
      <w:r w:rsidRPr="002223E5">
        <w:rPr>
          <w:rFonts w:cstheme="minorHAnsi"/>
          <w:i/>
          <w:sz w:val="24"/>
          <w:szCs w:val="24"/>
        </w:rPr>
        <w:t xml:space="preserve">We have edited the references accordingly. </w:t>
      </w:r>
    </w:p>
    <w:p w14:paraId="7DA22FAF" w14:textId="7A9554E8" w:rsidR="00551AC0" w:rsidRPr="00C6300C" w:rsidRDefault="00551AC0" w:rsidP="002C1F9C">
      <w:pPr>
        <w:shd w:val="clear" w:color="auto" w:fill="FFFFFF"/>
        <w:spacing w:before="100" w:beforeAutospacing="1" w:after="100" w:afterAutospacing="1" w:line="240" w:lineRule="auto"/>
        <w:rPr>
          <w:rFonts w:cstheme="minorHAnsi"/>
          <w:sz w:val="24"/>
          <w:szCs w:val="24"/>
        </w:rPr>
      </w:pPr>
      <w:r w:rsidRPr="002223E5">
        <w:rPr>
          <w:rFonts w:cstheme="minorHAnsi"/>
          <w:sz w:val="24"/>
          <w:szCs w:val="24"/>
        </w:rPr>
        <w:br/>
      </w:r>
      <w:r w:rsidRPr="002223E5">
        <w:rPr>
          <w:rFonts w:cstheme="minorHAnsi"/>
          <w:sz w:val="24"/>
          <w:szCs w:val="24"/>
          <w:shd w:val="clear" w:color="auto" w:fill="FFFFFF"/>
        </w:rPr>
        <w:t xml:space="preserve">• If your figures and tables are original and not published previously or you have already obtained figure permissions, please ignore this comment. If you are re-using figures from a </w:t>
      </w:r>
      <w:r w:rsidRPr="002223E5">
        <w:rPr>
          <w:rFonts w:cstheme="minorHAnsi"/>
          <w:sz w:val="24"/>
          <w:szCs w:val="24"/>
          <w:shd w:val="clear" w:color="auto" w:fill="FFFFFF"/>
        </w:rPr>
        <w:lastRenderedPageBreak/>
        <w:t>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JoVE)" section. Please also cite the figure appropriately in the figure legend, i.e. "This figure has been modified from [citation]."</w:t>
      </w:r>
    </w:p>
    <w:p w14:paraId="37CE4244" w14:textId="12DA32AF" w:rsidR="00551AC0" w:rsidRPr="002223E5" w:rsidRDefault="00551AC0" w:rsidP="002223E5">
      <w:pPr>
        <w:autoSpaceDE w:val="0"/>
        <w:autoSpaceDN w:val="0"/>
        <w:adjustRightInd w:val="0"/>
        <w:spacing w:after="0" w:line="240" w:lineRule="auto"/>
        <w:rPr>
          <w:rFonts w:cstheme="minorHAnsi"/>
          <w:sz w:val="24"/>
          <w:szCs w:val="24"/>
          <w:shd w:val="clear" w:color="auto" w:fill="FFFFFF"/>
        </w:rPr>
      </w:pPr>
      <w:r w:rsidRPr="002223E5">
        <w:rPr>
          <w:rFonts w:cstheme="minorHAnsi"/>
          <w:i/>
          <w:sz w:val="24"/>
          <w:szCs w:val="24"/>
          <w:shd w:val="clear" w:color="auto" w:fill="FFFFFF"/>
        </w:rPr>
        <w:t>We provide official licenses for</w:t>
      </w:r>
      <w:r w:rsidR="005C0698">
        <w:rPr>
          <w:rFonts w:cstheme="minorHAnsi"/>
          <w:i/>
          <w:sz w:val="24"/>
          <w:szCs w:val="24"/>
          <w:shd w:val="clear" w:color="auto" w:fill="FFFFFF"/>
        </w:rPr>
        <w:t>, and cite all re-used material.</w:t>
      </w:r>
      <w:r w:rsidRPr="002223E5">
        <w:rPr>
          <w:rFonts w:cstheme="minorHAnsi"/>
          <w:i/>
          <w:sz w:val="24"/>
          <w:szCs w:val="24"/>
          <w:shd w:val="clear" w:color="auto" w:fill="FFFFFF"/>
        </w:rPr>
        <w:t xml:space="preserve"> </w:t>
      </w:r>
    </w:p>
    <w:p w14:paraId="7D685AC0" w14:textId="77777777" w:rsidR="002223E5" w:rsidRDefault="002223E5" w:rsidP="002223E5">
      <w:pPr>
        <w:autoSpaceDE w:val="0"/>
        <w:autoSpaceDN w:val="0"/>
        <w:adjustRightInd w:val="0"/>
        <w:spacing w:after="0" w:line="240" w:lineRule="auto"/>
        <w:rPr>
          <w:rFonts w:eastAsia="Times New Roman" w:cstheme="minorHAnsi"/>
          <w:sz w:val="24"/>
          <w:szCs w:val="24"/>
        </w:rPr>
      </w:pPr>
    </w:p>
    <w:p w14:paraId="52849D30" w14:textId="77777777" w:rsidR="002223E5" w:rsidRPr="002223E5" w:rsidRDefault="002223E5" w:rsidP="002223E5">
      <w:pPr>
        <w:autoSpaceDE w:val="0"/>
        <w:autoSpaceDN w:val="0"/>
        <w:adjustRightInd w:val="0"/>
        <w:spacing w:after="0" w:line="240" w:lineRule="auto"/>
        <w:rPr>
          <w:rFonts w:eastAsia="Times New Roman" w:cstheme="minorHAnsi"/>
          <w:b/>
          <w:sz w:val="24"/>
          <w:szCs w:val="24"/>
          <w:u w:val="single"/>
        </w:rPr>
      </w:pPr>
      <w:r w:rsidRPr="002223E5">
        <w:rPr>
          <w:rFonts w:eastAsia="Times New Roman" w:cstheme="minorHAnsi"/>
          <w:b/>
          <w:sz w:val="24"/>
          <w:szCs w:val="24"/>
          <w:u w:val="single"/>
        </w:rPr>
        <w:t>Reviewers’ comments:</w:t>
      </w:r>
    </w:p>
    <w:p w14:paraId="37705162" w14:textId="0945B6DB" w:rsidR="00331DBB" w:rsidRPr="002223E5" w:rsidRDefault="00420ACA" w:rsidP="002223E5">
      <w:pPr>
        <w:autoSpaceDE w:val="0"/>
        <w:autoSpaceDN w:val="0"/>
        <w:adjustRightInd w:val="0"/>
        <w:spacing w:after="0" w:line="240" w:lineRule="auto"/>
        <w:rPr>
          <w:rFonts w:cstheme="minorHAnsi"/>
          <w:sz w:val="24"/>
          <w:szCs w:val="24"/>
        </w:rPr>
      </w:pPr>
      <w:r w:rsidRPr="002223E5">
        <w:rPr>
          <w:rFonts w:eastAsia="Times New Roman" w:cstheme="minorHAnsi"/>
          <w:sz w:val="24"/>
          <w:szCs w:val="24"/>
        </w:rPr>
        <w:br/>
      </w:r>
      <w:r w:rsidRPr="002223E5">
        <w:rPr>
          <w:rFonts w:eastAsia="Times New Roman" w:cstheme="minorHAnsi"/>
          <w:b/>
          <w:bCs/>
          <w:sz w:val="24"/>
          <w:szCs w:val="24"/>
        </w:rPr>
        <w:t>Reviewer #1:</w:t>
      </w:r>
      <w:r w:rsidRPr="002223E5">
        <w:rPr>
          <w:rFonts w:eastAsia="Times New Roman" w:cstheme="minorHAnsi"/>
          <w:sz w:val="24"/>
          <w:szCs w:val="24"/>
        </w:rPr>
        <w:br/>
        <w:t>Manuscript Summary:</w:t>
      </w:r>
      <w:r w:rsidRPr="002223E5">
        <w:rPr>
          <w:rFonts w:eastAsia="Times New Roman" w:cstheme="minorHAnsi"/>
          <w:sz w:val="24"/>
          <w:szCs w:val="24"/>
        </w:rPr>
        <w:br/>
        <w:t>In this study, the authors proposed a novel paradigm to investigate pain-related avoidance. The manuscript narrative is well conducted to describe current methods to investigate pain-related avoidance and its limitations, as well as the need of a novel and more ecological paradigm to investigate pain-related avoidance. The protocol is well described and there is substantial work conducted by the research group using the novel paradigm.</w:t>
      </w:r>
    </w:p>
    <w:p w14:paraId="6AEEEA4D" w14:textId="77777777" w:rsidR="00A70061" w:rsidRPr="002223E5" w:rsidRDefault="00331DBB" w:rsidP="002C1F9C">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i/>
          <w:sz w:val="24"/>
          <w:szCs w:val="24"/>
        </w:rPr>
        <w:t>We thank the reviewer for his/her overall positive assessment of our manuscript.</w:t>
      </w:r>
      <w:r w:rsidRPr="002223E5">
        <w:rPr>
          <w:rFonts w:eastAsia="Times New Roman" w:cstheme="minorHAnsi"/>
          <w:sz w:val="24"/>
          <w:szCs w:val="24"/>
        </w:rPr>
        <w:br/>
      </w:r>
      <w:r w:rsidR="00420ACA" w:rsidRPr="002223E5">
        <w:rPr>
          <w:rFonts w:eastAsia="Times New Roman" w:cstheme="minorHAnsi"/>
          <w:sz w:val="24"/>
          <w:szCs w:val="24"/>
        </w:rPr>
        <w:br/>
        <w:t>Major Concerns:</w:t>
      </w:r>
      <w:r w:rsidR="00420ACA" w:rsidRPr="002223E5">
        <w:rPr>
          <w:rFonts w:eastAsia="Times New Roman" w:cstheme="minorHAnsi"/>
          <w:sz w:val="24"/>
          <w:szCs w:val="24"/>
        </w:rPr>
        <w:br/>
        <w:t>There are no major concerns in my opinion.</w:t>
      </w:r>
      <w:r w:rsidR="00420ACA" w:rsidRPr="002223E5">
        <w:rPr>
          <w:rFonts w:eastAsia="Times New Roman" w:cstheme="minorHAnsi"/>
          <w:sz w:val="24"/>
          <w:szCs w:val="24"/>
        </w:rPr>
        <w:br/>
      </w:r>
      <w:r w:rsidR="00420ACA" w:rsidRPr="002223E5">
        <w:rPr>
          <w:rFonts w:eastAsia="Times New Roman" w:cstheme="minorHAnsi"/>
          <w:sz w:val="24"/>
          <w:szCs w:val="24"/>
        </w:rPr>
        <w:br/>
        <w:t>Minor Concerns:</w:t>
      </w:r>
      <w:r w:rsidR="00420ACA" w:rsidRPr="002223E5">
        <w:rPr>
          <w:rFonts w:eastAsia="Times New Roman" w:cstheme="minorHAnsi"/>
          <w:sz w:val="24"/>
          <w:szCs w:val="24"/>
        </w:rPr>
        <w:br/>
        <w:t>One minor concern is, indeed, the fact that the paradigm is not easily accessible to other laboratories. Although this might be a strong barrier for its massification and implementation by other laboratories, I reckon that this should not interfere with the publication of the paradigm protocol.</w:t>
      </w:r>
    </w:p>
    <w:p w14:paraId="6A9F73AC" w14:textId="334F5C1E" w:rsidR="00331DBB" w:rsidRPr="002223E5" w:rsidRDefault="00A70061"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i/>
          <w:sz w:val="24"/>
          <w:szCs w:val="24"/>
        </w:rPr>
        <w:t xml:space="preserve">We agree that this is a considerable limitation to the method, and have added text to stress </w:t>
      </w:r>
      <w:r w:rsidR="00B92977" w:rsidRPr="002223E5">
        <w:rPr>
          <w:rFonts w:eastAsia="Times New Roman" w:cstheme="minorHAnsi"/>
          <w:i/>
          <w:sz w:val="24"/>
          <w:szCs w:val="24"/>
        </w:rPr>
        <w:t>this point</w:t>
      </w:r>
      <w:r w:rsidRPr="002223E5">
        <w:rPr>
          <w:rFonts w:eastAsia="Times New Roman" w:cstheme="minorHAnsi"/>
          <w:i/>
          <w:sz w:val="24"/>
          <w:szCs w:val="24"/>
        </w:rPr>
        <w:t xml:space="preserve"> to </w:t>
      </w:r>
      <w:r w:rsidR="000E4B56" w:rsidRPr="002223E5">
        <w:rPr>
          <w:rFonts w:eastAsia="Times New Roman" w:cstheme="minorHAnsi"/>
          <w:i/>
          <w:sz w:val="24"/>
          <w:szCs w:val="24"/>
        </w:rPr>
        <w:t>line</w:t>
      </w:r>
      <w:r w:rsidR="00F95042" w:rsidRPr="002223E5">
        <w:rPr>
          <w:rFonts w:eastAsia="Times New Roman" w:cstheme="minorHAnsi"/>
          <w:i/>
          <w:sz w:val="24"/>
          <w:szCs w:val="24"/>
        </w:rPr>
        <w:t>s</w:t>
      </w:r>
      <w:r w:rsidR="000E4B56" w:rsidRPr="002223E5">
        <w:rPr>
          <w:rFonts w:eastAsia="Times New Roman" w:cstheme="minorHAnsi"/>
          <w:i/>
          <w:sz w:val="24"/>
          <w:szCs w:val="24"/>
        </w:rPr>
        <w:t xml:space="preserve"> </w:t>
      </w:r>
      <w:r w:rsidR="00F95042" w:rsidRPr="002223E5">
        <w:rPr>
          <w:rFonts w:eastAsia="Times New Roman" w:cstheme="minorHAnsi"/>
          <w:i/>
          <w:sz w:val="24"/>
          <w:szCs w:val="24"/>
        </w:rPr>
        <w:t>50</w:t>
      </w:r>
      <w:r w:rsidR="002C1F9C" w:rsidRPr="002223E5">
        <w:rPr>
          <w:rFonts w:eastAsia="Times New Roman" w:cstheme="minorHAnsi"/>
          <w:i/>
          <w:sz w:val="24"/>
          <w:szCs w:val="24"/>
        </w:rPr>
        <w:t>8</w:t>
      </w:r>
      <w:r w:rsidR="00050669" w:rsidRPr="002223E5">
        <w:rPr>
          <w:rFonts w:eastAsia="Times New Roman" w:cstheme="minorHAnsi"/>
          <w:i/>
          <w:sz w:val="24"/>
          <w:szCs w:val="24"/>
        </w:rPr>
        <w:t>-512</w:t>
      </w:r>
      <w:r w:rsidR="000E4B56" w:rsidRPr="002223E5">
        <w:rPr>
          <w:rFonts w:eastAsia="Times New Roman" w:cstheme="minorHAnsi"/>
          <w:i/>
          <w:sz w:val="24"/>
          <w:szCs w:val="24"/>
        </w:rPr>
        <w:t xml:space="preserve"> on page </w:t>
      </w:r>
      <w:r w:rsidR="00F95042" w:rsidRPr="002223E5">
        <w:rPr>
          <w:rFonts w:eastAsia="Times New Roman" w:cstheme="minorHAnsi"/>
          <w:i/>
          <w:sz w:val="24"/>
          <w:szCs w:val="24"/>
        </w:rPr>
        <w:t>11</w:t>
      </w:r>
      <w:r w:rsidRPr="002223E5">
        <w:rPr>
          <w:rFonts w:eastAsia="Times New Roman" w:cstheme="minorHAnsi"/>
          <w:i/>
          <w:sz w:val="24"/>
          <w:szCs w:val="24"/>
        </w:rPr>
        <w:t xml:space="preserve"> of the manuscript: </w:t>
      </w:r>
      <w:r w:rsidRPr="002223E5">
        <w:rPr>
          <w:rFonts w:eastAsia="Times New Roman" w:cstheme="minorHAnsi"/>
          <w:sz w:val="24"/>
          <w:szCs w:val="24"/>
        </w:rPr>
        <w:t>“</w:t>
      </w:r>
      <w:r w:rsidR="000E4B56" w:rsidRPr="002223E5">
        <w:rPr>
          <w:rFonts w:cstheme="minorHAnsi"/>
          <w:sz w:val="24"/>
          <w:szCs w:val="24"/>
        </w:rPr>
        <w:t>For example, the paradigm is not easily transferable to other laboratories, as the equipment used in, and required for the paradigm (</w:t>
      </w:r>
      <w:r w:rsidR="002C1F9C" w:rsidRPr="002223E5">
        <w:rPr>
          <w:rFonts w:cstheme="minorHAnsi"/>
          <w:sz w:val="24"/>
          <w:szCs w:val="24"/>
        </w:rPr>
        <w:t xml:space="preserve">e.g. </w:t>
      </w:r>
      <w:r w:rsidR="000E4B56" w:rsidRPr="002223E5">
        <w:rPr>
          <w:rFonts w:cstheme="minorHAnsi"/>
          <w:sz w:val="24"/>
          <w:szCs w:val="24"/>
        </w:rPr>
        <w:t>robot and constant current stimulator)</w:t>
      </w:r>
      <w:r w:rsidR="00495847" w:rsidRPr="002223E5">
        <w:rPr>
          <w:rFonts w:cstheme="minorHAnsi"/>
          <w:sz w:val="24"/>
          <w:szCs w:val="24"/>
        </w:rPr>
        <w:t xml:space="preserve"> </w:t>
      </w:r>
      <w:r w:rsidR="000E4B56" w:rsidRPr="002223E5">
        <w:rPr>
          <w:rFonts w:cstheme="minorHAnsi"/>
          <w:sz w:val="24"/>
          <w:szCs w:val="24"/>
        </w:rPr>
        <w:t xml:space="preserve">are expensive, limiting the widespread use of the paradigm and its implementation by other laboratories. However, </w:t>
      </w:r>
      <w:r w:rsidR="00BC7CBE" w:rsidRPr="002223E5">
        <w:rPr>
          <w:rFonts w:cstheme="minorHAnsi"/>
          <w:sz w:val="24"/>
          <w:szCs w:val="24"/>
        </w:rPr>
        <w:t xml:space="preserve">note that </w:t>
      </w:r>
      <w:r w:rsidR="000E4B56" w:rsidRPr="002223E5">
        <w:rPr>
          <w:rFonts w:cstheme="minorHAnsi"/>
          <w:sz w:val="24"/>
          <w:szCs w:val="24"/>
        </w:rPr>
        <w:t xml:space="preserve">similar robots </w:t>
      </w:r>
      <w:r w:rsidR="00BC7CBE" w:rsidRPr="002223E5">
        <w:rPr>
          <w:rFonts w:cstheme="minorHAnsi"/>
          <w:sz w:val="24"/>
          <w:szCs w:val="24"/>
        </w:rPr>
        <w:t xml:space="preserve">which </w:t>
      </w:r>
      <w:r w:rsidR="000E4B56" w:rsidRPr="002223E5">
        <w:rPr>
          <w:rFonts w:cstheme="minorHAnsi"/>
          <w:sz w:val="24"/>
          <w:szCs w:val="24"/>
        </w:rPr>
        <w:t xml:space="preserve">are relatively common in rehabilitation clinics, can be programmed in </w:t>
      </w:r>
      <w:r w:rsidR="00BC7CBE" w:rsidRPr="002223E5">
        <w:rPr>
          <w:rFonts w:cstheme="minorHAnsi"/>
          <w:sz w:val="24"/>
          <w:szCs w:val="24"/>
        </w:rPr>
        <w:t>a similar</w:t>
      </w:r>
      <w:r w:rsidR="000E4B56" w:rsidRPr="002223E5">
        <w:rPr>
          <w:rFonts w:cstheme="minorHAnsi"/>
          <w:sz w:val="24"/>
          <w:szCs w:val="24"/>
        </w:rPr>
        <w:t xml:space="preserve"> way</w:t>
      </w:r>
      <w:r w:rsidR="00BC7CBE" w:rsidRPr="002223E5">
        <w:rPr>
          <w:rFonts w:cstheme="minorHAnsi"/>
          <w:sz w:val="24"/>
          <w:szCs w:val="24"/>
        </w:rPr>
        <w:t xml:space="preserve"> and </w:t>
      </w:r>
      <w:r w:rsidR="000E4B56" w:rsidRPr="002223E5">
        <w:rPr>
          <w:rFonts w:cstheme="minorHAnsi"/>
          <w:sz w:val="24"/>
          <w:szCs w:val="24"/>
        </w:rPr>
        <w:t>more affordable constant current stimulators are available</w:t>
      </w:r>
      <w:r w:rsidR="00BC7CBE" w:rsidRPr="002223E5">
        <w:rPr>
          <w:rFonts w:cstheme="minorHAnsi"/>
          <w:sz w:val="24"/>
          <w:szCs w:val="24"/>
        </w:rPr>
        <w:t xml:space="preserve"> as well</w:t>
      </w:r>
      <w:r w:rsidR="003A7A0A" w:rsidRPr="002223E5">
        <w:rPr>
          <w:rFonts w:cstheme="minorHAnsi"/>
          <w:sz w:val="24"/>
          <w:szCs w:val="24"/>
        </w:rPr>
        <w:t>.</w:t>
      </w:r>
      <w:r w:rsidRPr="002223E5">
        <w:rPr>
          <w:rFonts w:eastAsia="Times New Roman" w:cstheme="minorHAnsi"/>
          <w:sz w:val="24"/>
          <w:szCs w:val="24"/>
        </w:rPr>
        <w:t xml:space="preserve">” </w:t>
      </w:r>
      <w:r w:rsidR="00420ACA" w:rsidRPr="002223E5">
        <w:rPr>
          <w:rFonts w:eastAsia="Times New Roman" w:cstheme="minorHAnsi"/>
          <w:sz w:val="24"/>
          <w:szCs w:val="24"/>
        </w:rPr>
        <w:br/>
      </w:r>
      <w:r w:rsidR="00420ACA" w:rsidRPr="002223E5">
        <w:rPr>
          <w:rFonts w:eastAsia="Times New Roman" w:cstheme="minorHAnsi"/>
          <w:sz w:val="24"/>
          <w:szCs w:val="24"/>
        </w:rPr>
        <w:br/>
      </w:r>
      <w:r w:rsidR="00420ACA" w:rsidRPr="002223E5">
        <w:rPr>
          <w:rFonts w:eastAsia="Times New Roman" w:cstheme="minorHAnsi"/>
          <w:b/>
          <w:bCs/>
          <w:sz w:val="24"/>
          <w:szCs w:val="24"/>
        </w:rPr>
        <w:t>Reviewer #2:</w:t>
      </w:r>
      <w:r w:rsidR="00420ACA" w:rsidRPr="002223E5">
        <w:rPr>
          <w:rFonts w:eastAsia="Times New Roman" w:cstheme="minorHAnsi"/>
          <w:sz w:val="24"/>
          <w:szCs w:val="24"/>
        </w:rPr>
        <w:br/>
        <w:t>Manuscript Summary:</w:t>
      </w:r>
      <w:r w:rsidR="00420ACA" w:rsidRPr="002223E5">
        <w:rPr>
          <w:rFonts w:eastAsia="Times New Roman" w:cstheme="minorHAnsi"/>
          <w:sz w:val="24"/>
          <w:szCs w:val="24"/>
        </w:rPr>
        <w:br/>
        <w:t>This is a well-written manuscript describing an innovative paradigm used to investigate fear and avoidance of pain. The background literature and key concepts are well defined and clearly laid out. The strengths and limitations of the protocol are described, and the protocol has much to commend it.</w:t>
      </w:r>
    </w:p>
    <w:p w14:paraId="02257650" w14:textId="7184D4C2" w:rsidR="00B92977" w:rsidRPr="002223E5" w:rsidRDefault="00331DBB"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i/>
          <w:sz w:val="24"/>
          <w:szCs w:val="24"/>
        </w:rPr>
        <w:lastRenderedPageBreak/>
        <w:t>We thank the reviewer for his/her overall positive assessment of our manuscript.</w:t>
      </w:r>
      <w:r w:rsidR="00101D61">
        <w:rPr>
          <w:rFonts w:eastAsia="Times New Roman" w:cstheme="minorHAnsi"/>
          <w:sz w:val="24"/>
          <w:szCs w:val="24"/>
        </w:rPr>
        <w:br/>
      </w:r>
      <w:r w:rsidR="00101D61">
        <w:rPr>
          <w:rFonts w:eastAsia="Times New Roman" w:cstheme="minorHAnsi"/>
          <w:sz w:val="24"/>
          <w:szCs w:val="24"/>
        </w:rPr>
        <w:br/>
        <w:t>Major Concerns:</w:t>
      </w:r>
      <w:r w:rsidR="00101D61">
        <w:rPr>
          <w:rFonts w:eastAsia="Times New Roman" w:cstheme="minorHAnsi"/>
          <w:sz w:val="24"/>
          <w:szCs w:val="24"/>
        </w:rPr>
        <w:br/>
        <w:t>None</w:t>
      </w:r>
    </w:p>
    <w:p w14:paraId="723892F5" w14:textId="77777777" w:rsidR="00223A87" w:rsidRPr="002223E5" w:rsidRDefault="00420ACA"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sz w:val="24"/>
          <w:szCs w:val="24"/>
        </w:rPr>
        <w:t>Minor Concerns:</w:t>
      </w:r>
      <w:r w:rsidRPr="002223E5">
        <w:rPr>
          <w:rFonts w:eastAsia="Times New Roman" w:cstheme="minorHAnsi"/>
          <w:sz w:val="24"/>
          <w:szCs w:val="24"/>
        </w:rPr>
        <w:br/>
        <w:t>The equipment is rather expensive; not just the robot, but even the stimulator. Given that many labs won't have access to the same technical equipment and may use other brands of stimulators, the sequence of shock mA levels given should be prefaced as applying only to the Digitimer equipment.</w:t>
      </w:r>
    </w:p>
    <w:p w14:paraId="7F6AAE2C" w14:textId="6CD75500" w:rsidR="00331DBB" w:rsidRPr="002223E5" w:rsidRDefault="00223A87"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i/>
          <w:sz w:val="24"/>
          <w:szCs w:val="24"/>
        </w:rPr>
        <w:t xml:space="preserve">We thank the reviewer for </w:t>
      </w:r>
      <w:r w:rsidR="00CE46D8" w:rsidRPr="002223E5">
        <w:rPr>
          <w:rFonts w:eastAsia="Times New Roman" w:cstheme="minorHAnsi"/>
          <w:i/>
          <w:sz w:val="24"/>
          <w:szCs w:val="24"/>
        </w:rPr>
        <w:t>pointing out this limitation</w:t>
      </w:r>
      <w:r w:rsidRPr="002223E5">
        <w:rPr>
          <w:rFonts w:eastAsia="Times New Roman" w:cstheme="minorHAnsi"/>
          <w:i/>
          <w:sz w:val="24"/>
          <w:szCs w:val="24"/>
        </w:rPr>
        <w:t>.</w:t>
      </w:r>
      <w:r w:rsidR="00B838E2" w:rsidRPr="002223E5">
        <w:rPr>
          <w:rFonts w:eastAsia="Times New Roman" w:cstheme="minorHAnsi"/>
          <w:i/>
          <w:sz w:val="24"/>
          <w:szCs w:val="24"/>
        </w:rPr>
        <w:t xml:space="preserve"> We did not add this information before due to the “Instructions to authors” </w:t>
      </w:r>
      <w:r w:rsidR="00495847" w:rsidRPr="002223E5">
        <w:rPr>
          <w:rFonts w:eastAsia="Times New Roman" w:cstheme="minorHAnsi"/>
          <w:i/>
          <w:sz w:val="24"/>
          <w:szCs w:val="24"/>
        </w:rPr>
        <w:t>stating</w:t>
      </w:r>
      <w:r w:rsidR="00B838E2" w:rsidRPr="002223E5">
        <w:rPr>
          <w:rFonts w:eastAsia="Times New Roman" w:cstheme="minorHAnsi"/>
          <w:i/>
          <w:sz w:val="24"/>
          <w:szCs w:val="24"/>
        </w:rPr>
        <w:t xml:space="preserve"> that company brand names should be cited in the Materials table only. However, given that the calibration procedure is indeed specific to the Digitimer const</w:t>
      </w:r>
      <w:r w:rsidR="003316A0" w:rsidRPr="002223E5">
        <w:rPr>
          <w:rFonts w:eastAsia="Times New Roman" w:cstheme="minorHAnsi"/>
          <w:i/>
          <w:sz w:val="24"/>
          <w:szCs w:val="24"/>
        </w:rPr>
        <w:t>ant current stimulator, we have specified</w:t>
      </w:r>
      <w:r w:rsidR="00B838E2" w:rsidRPr="002223E5">
        <w:rPr>
          <w:rFonts w:eastAsia="Times New Roman" w:cstheme="minorHAnsi"/>
          <w:i/>
          <w:sz w:val="24"/>
          <w:szCs w:val="24"/>
        </w:rPr>
        <w:t xml:space="preserve"> the</w:t>
      </w:r>
      <w:r w:rsidR="003316A0" w:rsidRPr="002223E5">
        <w:rPr>
          <w:rFonts w:eastAsia="Times New Roman" w:cstheme="minorHAnsi"/>
          <w:i/>
          <w:sz w:val="24"/>
          <w:szCs w:val="24"/>
        </w:rPr>
        <w:t xml:space="preserve"> type of</w:t>
      </w:r>
      <w:r w:rsidR="00B838E2" w:rsidRPr="002223E5">
        <w:rPr>
          <w:rFonts w:eastAsia="Times New Roman" w:cstheme="minorHAnsi"/>
          <w:i/>
          <w:sz w:val="24"/>
          <w:szCs w:val="24"/>
        </w:rPr>
        <w:t xml:space="preserve"> stimulator </w:t>
      </w:r>
      <w:r w:rsidR="003316A0" w:rsidRPr="002223E5">
        <w:rPr>
          <w:rFonts w:eastAsia="Times New Roman" w:cstheme="minorHAnsi"/>
          <w:i/>
          <w:sz w:val="24"/>
          <w:szCs w:val="24"/>
        </w:rPr>
        <w:t>in</w:t>
      </w:r>
      <w:r w:rsidR="00B838E2" w:rsidRPr="002223E5">
        <w:rPr>
          <w:rFonts w:eastAsia="Times New Roman" w:cstheme="minorHAnsi"/>
          <w:i/>
          <w:sz w:val="24"/>
          <w:szCs w:val="24"/>
        </w:rPr>
        <w:t xml:space="preserve"> the description of the calibration procedure</w:t>
      </w:r>
      <w:r w:rsidR="00050669" w:rsidRPr="002223E5">
        <w:rPr>
          <w:rFonts w:eastAsia="Times New Roman" w:cstheme="minorHAnsi"/>
          <w:i/>
          <w:sz w:val="24"/>
          <w:szCs w:val="24"/>
        </w:rPr>
        <w:t xml:space="preserve"> on lines 234</w:t>
      </w:r>
      <w:r w:rsidR="00F95042" w:rsidRPr="002223E5">
        <w:rPr>
          <w:rFonts w:eastAsia="Times New Roman" w:cstheme="minorHAnsi"/>
          <w:i/>
          <w:sz w:val="24"/>
          <w:szCs w:val="24"/>
        </w:rPr>
        <w:t>-23</w:t>
      </w:r>
      <w:r w:rsidR="00050669" w:rsidRPr="002223E5">
        <w:rPr>
          <w:rFonts w:eastAsia="Times New Roman" w:cstheme="minorHAnsi"/>
          <w:i/>
          <w:sz w:val="24"/>
          <w:szCs w:val="24"/>
        </w:rPr>
        <w:t>5</w:t>
      </w:r>
      <w:r w:rsidR="00B838E2" w:rsidRPr="002223E5">
        <w:rPr>
          <w:rFonts w:eastAsia="Times New Roman" w:cstheme="minorHAnsi"/>
          <w:i/>
          <w:sz w:val="24"/>
          <w:szCs w:val="24"/>
        </w:rPr>
        <w:t xml:space="preserve"> </w:t>
      </w:r>
      <w:r w:rsidR="002C1F9C" w:rsidRPr="002223E5">
        <w:rPr>
          <w:rFonts w:eastAsia="Times New Roman" w:cstheme="minorHAnsi"/>
          <w:i/>
          <w:sz w:val="24"/>
          <w:szCs w:val="24"/>
        </w:rPr>
        <w:t>on</w:t>
      </w:r>
      <w:r w:rsidR="00B838E2" w:rsidRPr="002223E5">
        <w:rPr>
          <w:rFonts w:eastAsia="Times New Roman" w:cstheme="minorHAnsi"/>
          <w:i/>
          <w:sz w:val="24"/>
          <w:szCs w:val="24"/>
        </w:rPr>
        <w:t xml:space="preserve"> page </w:t>
      </w:r>
      <w:r w:rsidR="00F95042" w:rsidRPr="002223E5">
        <w:rPr>
          <w:rFonts w:eastAsia="Times New Roman" w:cstheme="minorHAnsi"/>
          <w:i/>
          <w:sz w:val="24"/>
          <w:szCs w:val="24"/>
        </w:rPr>
        <w:t>5</w:t>
      </w:r>
      <w:r w:rsidR="00B838E2" w:rsidRPr="002223E5">
        <w:rPr>
          <w:rFonts w:eastAsia="Times New Roman" w:cstheme="minorHAnsi"/>
          <w:i/>
          <w:sz w:val="24"/>
          <w:szCs w:val="24"/>
        </w:rPr>
        <w:t xml:space="preserve">: </w:t>
      </w:r>
      <w:r w:rsidR="00B838E2" w:rsidRPr="002223E5">
        <w:rPr>
          <w:rFonts w:eastAsia="Times New Roman" w:cstheme="minorHAnsi"/>
          <w:sz w:val="24"/>
          <w:szCs w:val="24"/>
        </w:rPr>
        <w:t>“</w:t>
      </w:r>
      <w:r w:rsidR="00B838E2" w:rsidRPr="002223E5">
        <w:rPr>
          <w:rFonts w:cstheme="minorHAnsi"/>
          <w:sz w:val="24"/>
          <w:szCs w:val="24"/>
        </w:rPr>
        <w:t>Use the following order of stimulus presentations in mA (sequence is specific to Digitimer constant current stimulators): 1, 2, 4, 6, 8, 11, 14, 17, 20, 24, 28, 32, 36, 40, 44, 48, 52 etc.</w:t>
      </w:r>
      <w:r w:rsidR="00B838E2" w:rsidRPr="002223E5">
        <w:rPr>
          <w:rFonts w:eastAsia="Times New Roman" w:cstheme="minorHAnsi"/>
          <w:sz w:val="24"/>
          <w:szCs w:val="24"/>
        </w:rPr>
        <w:t>”</w:t>
      </w:r>
      <w:r w:rsidR="00495847" w:rsidRPr="002223E5">
        <w:rPr>
          <w:rFonts w:eastAsia="Times New Roman" w:cstheme="minorHAnsi"/>
          <w:sz w:val="24"/>
          <w:szCs w:val="24"/>
        </w:rPr>
        <w:t xml:space="preserve"> See also reply to Reviewer #1. </w:t>
      </w:r>
      <w:r w:rsidR="00B92977" w:rsidRPr="002223E5">
        <w:rPr>
          <w:rFonts w:eastAsia="Times New Roman" w:cstheme="minorHAnsi"/>
          <w:sz w:val="24"/>
          <w:szCs w:val="24"/>
        </w:rPr>
        <w:br/>
      </w:r>
      <w:r w:rsidR="00420ACA" w:rsidRPr="002223E5">
        <w:rPr>
          <w:rFonts w:eastAsia="Times New Roman" w:cstheme="minorHAnsi"/>
          <w:sz w:val="24"/>
          <w:szCs w:val="24"/>
        </w:rPr>
        <w:br/>
      </w:r>
      <w:r w:rsidR="00420ACA" w:rsidRPr="002223E5">
        <w:rPr>
          <w:rFonts w:eastAsia="Times New Roman" w:cstheme="minorHAnsi"/>
          <w:b/>
          <w:bCs/>
          <w:sz w:val="24"/>
          <w:szCs w:val="24"/>
        </w:rPr>
        <w:t>Reviewer #3:</w:t>
      </w:r>
      <w:r w:rsidR="00420ACA" w:rsidRPr="002223E5">
        <w:rPr>
          <w:rFonts w:eastAsia="Times New Roman" w:cstheme="minorHAnsi"/>
          <w:sz w:val="24"/>
          <w:szCs w:val="24"/>
        </w:rPr>
        <w:br/>
        <w:t>This is very detailed description of the interesting methodology to study pain behaviour in the lab setting. I very like the whole research line, as indeed, it has led to the confirmation of some behavioral concepts previously studied in animals, e.g. acquisition, stimulus generalization, extinction. Authors developed that methodology in the seminal work by Meulders et al. from 2016 and are still continuing exploring pain mechanisms based on behavioral principles. I have some comments that authors should consider prior to publication and recording the video for the JoVE journal.</w:t>
      </w:r>
    </w:p>
    <w:p w14:paraId="3AA8D7C7" w14:textId="77777777" w:rsidR="00B52C78" w:rsidRPr="002223E5" w:rsidRDefault="00331DBB"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i/>
          <w:sz w:val="24"/>
          <w:szCs w:val="24"/>
        </w:rPr>
        <w:t>We thank the reviewer for his/her overall positive assessment of our manuscript.</w:t>
      </w:r>
      <w:r w:rsidR="00420ACA" w:rsidRPr="002223E5">
        <w:rPr>
          <w:rFonts w:eastAsia="Times New Roman" w:cstheme="minorHAnsi"/>
          <w:sz w:val="24"/>
          <w:szCs w:val="24"/>
        </w:rPr>
        <w:br/>
      </w:r>
      <w:r w:rsidR="00420ACA" w:rsidRPr="002223E5">
        <w:rPr>
          <w:rFonts w:eastAsia="Times New Roman" w:cstheme="minorHAnsi"/>
          <w:sz w:val="24"/>
          <w:szCs w:val="24"/>
        </w:rPr>
        <w:br/>
      </w:r>
      <w:r w:rsidR="003A5943" w:rsidRPr="002223E5">
        <w:rPr>
          <w:rFonts w:eastAsia="Times New Roman" w:cstheme="minorHAnsi"/>
          <w:sz w:val="24"/>
          <w:szCs w:val="24"/>
        </w:rPr>
        <w:t xml:space="preserve">1. </w:t>
      </w:r>
      <w:r w:rsidR="00420ACA" w:rsidRPr="002223E5">
        <w:rPr>
          <w:rFonts w:eastAsia="Times New Roman" w:cstheme="minorHAnsi"/>
          <w:sz w:val="24"/>
          <w:szCs w:val="24"/>
        </w:rPr>
        <w:t>A general comment on this manuscript relates to the target group of readers: Do authors want they work to be adopted by researchers from other fields? If so, then the introduction and the way concepts are written should be less „behavioral". Probably, starting from the operant conditioning in a real-life situation (not related to pain) would be a good commencement.</w:t>
      </w:r>
    </w:p>
    <w:p w14:paraId="7A6AC8A1" w14:textId="62AAC2D1" w:rsidR="00DD7211" w:rsidRPr="002223E5" w:rsidRDefault="00461873" w:rsidP="00787D5E">
      <w:pPr>
        <w:shd w:val="clear" w:color="auto" w:fill="FFFFFF"/>
        <w:spacing w:before="100" w:beforeAutospacing="1" w:after="100" w:afterAutospacing="1" w:line="240" w:lineRule="auto"/>
        <w:rPr>
          <w:rFonts w:cstheme="minorHAnsi"/>
          <w:i/>
          <w:sz w:val="24"/>
          <w:szCs w:val="24"/>
          <w:shd w:val="clear" w:color="auto" w:fill="FFFFFF"/>
        </w:rPr>
      </w:pPr>
      <w:r w:rsidRPr="002223E5">
        <w:rPr>
          <w:rFonts w:cstheme="minorHAnsi"/>
          <w:i/>
          <w:sz w:val="24"/>
          <w:szCs w:val="24"/>
          <w:shd w:val="clear" w:color="auto" w:fill="FFFFFF"/>
        </w:rPr>
        <w:t xml:space="preserve">We </w:t>
      </w:r>
      <w:r w:rsidR="00D564DD" w:rsidRPr="002223E5">
        <w:rPr>
          <w:rFonts w:cstheme="minorHAnsi"/>
          <w:i/>
          <w:sz w:val="24"/>
          <w:szCs w:val="24"/>
          <w:shd w:val="clear" w:color="auto" w:fill="FFFFFF"/>
        </w:rPr>
        <w:t>agree that</w:t>
      </w:r>
      <w:r w:rsidR="00637674" w:rsidRPr="002223E5">
        <w:rPr>
          <w:rFonts w:cstheme="minorHAnsi"/>
          <w:i/>
          <w:sz w:val="24"/>
          <w:szCs w:val="24"/>
          <w:shd w:val="clear" w:color="auto" w:fill="FFFFFF"/>
        </w:rPr>
        <w:t xml:space="preserve"> </w:t>
      </w:r>
      <w:r w:rsidR="00EE34DC" w:rsidRPr="002223E5">
        <w:rPr>
          <w:rFonts w:cstheme="minorHAnsi"/>
          <w:i/>
          <w:sz w:val="24"/>
          <w:szCs w:val="24"/>
          <w:shd w:val="clear" w:color="auto" w:fill="FFFFFF"/>
        </w:rPr>
        <w:t>expanding the use of</w:t>
      </w:r>
      <w:r w:rsidR="00637674" w:rsidRPr="002223E5">
        <w:rPr>
          <w:rFonts w:cstheme="minorHAnsi"/>
          <w:i/>
          <w:sz w:val="24"/>
          <w:szCs w:val="24"/>
          <w:shd w:val="clear" w:color="auto" w:fill="FFFFFF"/>
        </w:rPr>
        <w:t xml:space="preserve"> </w:t>
      </w:r>
      <w:r w:rsidR="00D564DD" w:rsidRPr="002223E5">
        <w:rPr>
          <w:rFonts w:cstheme="minorHAnsi"/>
          <w:i/>
          <w:sz w:val="24"/>
          <w:szCs w:val="24"/>
          <w:shd w:val="clear" w:color="auto" w:fill="FFFFFF"/>
        </w:rPr>
        <w:t xml:space="preserve">the paradigm </w:t>
      </w:r>
      <w:r w:rsidR="00637674" w:rsidRPr="002223E5">
        <w:rPr>
          <w:rFonts w:cstheme="minorHAnsi"/>
          <w:i/>
          <w:sz w:val="24"/>
          <w:szCs w:val="24"/>
          <w:shd w:val="clear" w:color="auto" w:fill="FFFFFF"/>
        </w:rPr>
        <w:t xml:space="preserve">to other fields </w:t>
      </w:r>
      <w:r w:rsidR="00B92977" w:rsidRPr="002223E5">
        <w:rPr>
          <w:rFonts w:cstheme="minorHAnsi"/>
          <w:i/>
          <w:sz w:val="24"/>
          <w:szCs w:val="24"/>
          <w:shd w:val="clear" w:color="auto" w:fill="FFFFFF"/>
        </w:rPr>
        <w:t>is an interesting prospect</w:t>
      </w:r>
      <w:r w:rsidR="00637674" w:rsidRPr="002223E5">
        <w:rPr>
          <w:rFonts w:cstheme="minorHAnsi"/>
          <w:i/>
          <w:sz w:val="24"/>
          <w:szCs w:val="24"/>
          <w:shd w:val="clear" w:color="auto" w:fill="FFFFFF"/>
        </w:rPr>
        <w:t>. However</w:t>
      </w:r>
      <w:r w:rsidRPr="002223E5">
        <w:rPr>
          <w:rFonts w:cstheme="minorHAnsi"/>
          <w:i/>
          <w:sz w:val="24"/>
          <w:szCs w:val="24"/>
          <w:shd w:val="clear" w:color="auto" w:fill="FFFFFF"/>
        </w:rPr>
        <w:t xml:space="preserve">, </w:t>
      </w:r>
      <w:r w:rsidR="00B838E2" w:rsidRPr="002223E5">
        <w:rPr>
          <w:rFonts w:cstheme="minorHAnsi"/>
          <w:i/>
          <w:sz w:val="24"/>
          <w:szCs w:val="24"/>
          <w:shd w:val="clear" w:color="auto" w:fill="FFFFFF"/>
        </w:rPr>
        <w:t>the paradigm is specifically developed for investigating fear and avoidance in the context of movement, which is particularly relevant to</w:t>
      </w:r>
      <w:r w:rsidR="00BC7CBE" w:rsidRPr="002223E5">
        <w:rPr>
          <w:rFonts w:cstheme="minorHAnsi"/>
          <w:i/>
          <w:sz w:val="24"/>
          <w:szCs w:val="24"/>
          <w:shd w:val="clear" w:color="auto" w:fill="FFFFFF"/>
        </w:rPr>
        <w:t xml:space="preserve"> musculoskeletal</w:t>
      </w:r>
      <w:r w:rsidR="00B838E2" w:rsidRPr="002223E5">
        <w:rPr>
          <w:rFonts w:cstheme="minorHAnsi"/>
          <w:i/>
          <w:sz w:val="24"/>
          <w:szCs w:val="24"/>
          <w:shd w:val="clear" w:color="auto" w:fill="FFFFFF"/>
        </w:rPr>
        <w:t xml:space="preserve"> pain. </w:t>
      </w:r>
      <w:r w:rsidR="00D564DD" w:rsidRPr="002223E5">
        <w:rPr>
          <w:rFonts w:cstheme="minorHAnsi"/>
          <w:i/>
          <w:sz w:val="24"/>
          <w:szCs w:val="24"/>
          <w:shd w:val="clear" w:color="auto" w:fill="FFFFFF"/>
        </w:rPr>
        <w:t xml:space="preserve">Furthermore, all experiments performed with the paradigm so far have investigated pain-related avoidance. Therefore, </w:t>
      </w:r>
      <w:r w:rsidR="00B838E2" w:rsidRPr="002223E5">
        <w:rPr>
          <w:rFonts w:cstheme="minorHAnsi"/>
          <w:i/>
          <w:sz w:val="24"/>
          <w:szCs w:val="24"/>
          <w:shd w:val="clear" w:color="auto" w:fill="FFFFFF"/>
        </w:rPr>
        <w:t xml:space="preserve">given that the focus of the manuscript should be on the specific method and the results it has produced in the past, we have not deemed it necessary to give an overview of </w:t>
      </w:r>
      <w:r w:rsidR="00BC7CBE" w:rsidRPr="002223E5">
        <w:rPr>
          <w:rFonts w:cstheme="minorHAnsi"/>
          <w:i/>
          <w:sz w:val="24"/>
          <w:szCs w:val="24"/>
          <w:shd w:val="clear" w:color="auto" w:fill="FFFFFF"/>
        </w:rPr>
        <w:t>how the paradigm could be of relevance for the broader avoidance literature</w:t>
      </w:r>
      <w:r w:rsidR="00365535" w:rsidRPr="002223E5">
        <w:rPr>
          <w:rFonts w:cstheme="minorHAnsi"/>
          <w:i/>
          <w:sz w:val="24"/>
          <w:szCs w:val="24"/>
          <w:shd w:val="clear" w:color="auto" w:fill="FFFFFF"/>
        </w:rPr>
        <w:t xml:space="preserve">. </w:t>
      </w:r>
    </w:p>
    <w:p w14:paraId="6D9FB26F" w14:textId="00524168" w:rsidR="00B92977" w:rsidRPr="002223E5" w:rsidRDefault="00D564DD" w:rsidP="00787D5E">
      <w:pPr>
        <w:shd w:val="clear" w:color="auto" w:fill="FFFFFF"/>
        <w:spacing w:before="100" w:beforeAutospacing="1" w:after="100" w:afterAutospacing="1" w:line="240" w:lineRule="auto"/>
        <w:rPr>
          <w:rFonts w:cstheme="minorHAnsi"/>
          <w:i/>
          <w:sz w:val="24"/>
          <w:szCs w:val="24"/>
          <w:shd w:val="clear" w:color="auto" w:fill="FFFFFF"/>
        </w:rPr>
      </w:pPr>
      <w:r w:rsidRPr="002223E5">
        <w:rPr>
          <w:rFonts w:cstheme="minorHAnsi"/>
          <w:i/>
          <w:sz w:val="24"/>
          <w:szCs w:val="24"/>
          <w:shd w:val="clear" w:color="auto" w:fill="FFFFFF"/>
        </w:rPr>
        <w:lastRenderedPageBreak/>
        <w:t>However</w:t>
      </w:r>
      <w:r w:rsidR="00637674" w:rsidRPr="002223E5">
        <w:rPr>
          <w:rFonts w:cstheme="minorHAnsi"/>
          <w:i/>
          <w:sz w:val="24"/>
          <w:szCs w:val="24"/>
          <w:shd w:val="clear" w:color="auto" w:fill="FFFFFF"/>
        </w:rPr>
        <w:t xml:space="preserve">, as we mention on </w:t>
      </w:r>
      <w:r w:rsidR="00365535" w:rsidRPr="002223E5">
        <w:rPr>
          <w:rFonts w:cstheme="minorHAnsi"/>
          <w:i/>
          <w:sz w:val="24"/>
          <w:szCs w:val="24"/>
          <w:shd w:val="clear" w:color="auto" w:fill="FFFFFF"/>
        </w:rPr>
        <w:t xml:space="preserve">lines </w:t>
      </w:r>
      <w:r w:rsidR="002C1F9C" w:rsidRPr="002223E5">
        <w:rPr>
          <w:rFonts w:cstheme="minorHAnsi"/>
          <w:i/>
          <w:sz w:val="24"/>
          <w:szCs w:val="24"/>
          <w:shd w:val="clear" w:color="auto" w:fill="FFFFFF"/>
        </w:rPr>
        <w:t>49</w:t>
      </w:r>
      <w:r w:rsidR="00F0785D" w:rsidRPr="002223E5">
        <w:rPr>
          <w:rFonts w:cstheme="minorHAnsi"/>
          <w:i/>
          <w:sz w:val="24"/>
          <w:szCs w:val="24"/>
          <w:shd w:val="clear" w:color="auto" w:fill="FFFFFF"/>
        </w:rPr>
        <w:t>3</w:t>
      </w:r>
      <w:r w:rsidR="00F95042" w:rsidRPr="002223E5">
        <w:rPr>
          <w:rFonts w:cstheme="minorHAnsi"/>
          <w:i/>
          <w:sz w:val="24"/>
          <w:szCs w:val="24"/>
          <w:shd w:val="clear" w:color="auto" w:fill="FFFFFF"/>
        </w:rPr>
        <w:t>-</w:t>
      </w:r>
      <w:r w:rsidR="002C1F9C" w:rsidRPr="002223E5">
        <w:rPr>
          <w:rFonts w:cstheme="minorHAnsi"/>
          <w:i/>
          <w:sz w:val="24"/>
          <w:szCs w:val="24"/>
          <w:shd w:val="clear" w:color="auto" w:fill="FFFFFF"/>
        </w:rPr>
        <w:t>49</w:t>
      </w:r>
      <w:r w:rsidR="00F0785D" w:rsidRPr="002223E5">
        <w:rPr>
          <w:rFonts w:cstheme="minorHAnsi"/>
          <w:i/>
          <w:sz w:val="24"/>
          <w:szCs w:val="24"/>
          <w:shd w:val="clear" w:color="auto" w:fill="FFFFFF"/>
        </w:rPr>
        <w:t>6</w:t>
      </w:r>
      <w:r w:rsidR="00365535" w:rsidRPr="002223E5">
        <w:rPr>
          <w:rFonts w:cstheme="minorHAnsi"/>
          <w:i/>
          <w:sz w:val="24"/>
          <w:szCs w:val="24"/>
          <w:shd w:val="clear" w:color="auto" w:fill="FFFFFF"/>
        </w:rPr>
        <w:t xml:space="preserve"> on page </w:t>
      </w:r>
      <w:r w:rsidR="00F95042" w:rsidRPr="002223E5">
        <w:rPr>
          <w:rFonts w:cstheme="minorHAnsi"/>
          <w:i/>
          <w:sz w:val="24"/>
          <w:szCs w:val="24"/>
          <w:shd w:val="clear" w:color="auto" w:fill="FFFFFF"/>
        </w:rPr>
        <w:t>11</w:t>
      </w:r>
      <w:r w:rsidR="00637674" w:rsidRPr="002223E5">
        <w:rPr>
          <w:rFonts w:cstheme="minorHAnsi"/>
          <w:i/>
          <w:sz w:val="24"/>
          <w:szCs w:val="24"/>
          <w:shd w:val="clear" w:color="auto" w:fill="FFFFFF"/>
        </w:rPr>
        <w:t xml:space="preserve"> in the discussion of the manuscript, </w:t>
      </w:r>
      <w:r w:rsidR="00365535" w:rsidRPr="002223E5">
        <w:rPr>
          <w:rFonts w:cstheme="minorHAnsi"/>
          <w:sz w:val="24"/>
          <w:szCs w:val="24"/>
          <w:shd w:val="clear" w:color="auto" w:fill="FFFFFF"/>
        </w:rPr>
        <w:t>“</w:t>
      </w:r>
      <w:r w:rsidR="00F95042" w:rsidRPr="002223E5">
        <w:rPr>
          <w:rFonts w:cstheme="minorHAnsi"/>
          <w:sz w:val="24"/>
          <w:szCs w:val="24"/>
        </w:rPr>
        <w:t xml:space="preserve">given that physically moving away from an aversive stimulus </w:t>
      </w:r>
      <w:r w:rsidR="00365535" w:rsidRPr="002223E5">
        <w:rPr>
          <w:rFonts w:cstheme="minorHAnsi"/>
          <w:sz w:val="24"/>
          <w:szCs w:val="24"/>
        </w:rPr>
        <w:t>represents a species-specific defensive response</w:t>
      </w:r>
      <w:r w:rsidR="00365535" w:rsidRPr="002223E5">
        <w:rPr>
          <w:rFonts w:cstheme="minorHAnsi"/>
          <w:sz w:val="24"/>
          <w:szCs w:val="24"/>
        </w:rPr>
        <w:fldChar w:fldCharType="begin"/>
      </w:r>
      <w:r w:rsidR="005C0698">
        <w:rPr>
          <w:rFonts w:cstheme="minorHAnsi"/>
          <w:sz w:val="24"/>
          <w:szCs w:val="24"/>
        </w:rPr>
        <w:instrText xml:space="preserve"> ADDIN EN.CITE &lt;EndNote&gt;&lt;Cite&gt;&lt;Author&gt;Bolles&lt;/Author&gt;&lt;Year&gt;1970&lt;/Year&gt;&lt;RecNum&gt;249&lt;/RecNum&gt;&lt;DisplayText&gt;&lt;style face="superscript"&gt;2&lt;/style&gt;&lt;/DisplayText&gt;&lt;record&gt;&lt;rec-number&gt;249&lt;/rec-number&gt;&lt;foreign-keys&gt;&lt;key app="EN" db-id="5rdpswedut59ebeppe0pstz8wwfpat9dtw9f" timestamp="1552243170"&gt;249&lt;/key&gt;&lt;/foreign-keys&gt;&lt;ref-type name="Journal Article"&gt;17&lt;/ref-type&gt;&lt;contributors&gt;&lt;authors&gt;&lt;author&gt;Bolles, Robert C.&lt;/author&gt;&lt;/authors&gt;&lt;/contributors&gt;&lt;titles&gt;&lt;title&gt;Species-specific defense reactions and avoidance learning&lt;/title&gt;&lt;secondary-title&gt;Psychological Review&lt;/secondary-title&gt;&lt;/titles&gt;&lt;periodical&gt;&lt;full-title&gt;Psychol Rev&lt;/full-title&gt;&lt;abbr-1&gt;Psychological review&lt;/abbr-1&gt;&lt;/periodical&gt;&lt;pages&gt;32-48&lt;/pages&gt;&lt;volume&gt;77&lt;/volume&gt;&lt;number&gt;1&lt;/number&gt;&lt;keywords&gt;&lt;keyword&gt;*Avoidance&lt;/keyword&gt;&lt;keyword&gt;*Learning&lt;/keyword&gt;&lt;keyword&gt;Animals&lt;/keyword&gt;&lt;/keywords&gt;&lt;dates&gt;&lt;year&gt;1970&lt;/year&gt;&lt;/dates&gt;&lt;pub-location&gt;US&lt;/pub-location&gt;&lt;publisher&gt;American Psychological Association&lt;/publisher&gt;&lt;isbn&gt;1939-1471(Electronic),0033-295X(Print)&lt;/isbn&gt;&lt;urls&gt;&lt;/urls&gt;&lt;electronic-resource-num&gt;10.1037/h0028589&lt;/electronic-resource-num&gt;&lt;/record&gt;&lt;/Cite&gt;&lt;/EndNote&gt;</w:instrText>
      </w:r>
      <w:r w:rsidR="00365535" w:rsidRPr="002223E5">
        <w:rPr>
          <w:rFonts w:cstheme="minorHAnsi"/>
          <w:sz w:val="24"/>
          <w:szCs w:val="24"/>
        </w:rPr>
        <w:fldChar w:fldCharType="separate"/>
      </w:r>
      <w:r w:rsidR="005C0698" w:rsidRPr="005C0698">
        <w:rPr>
          <w:rFonts w:cstheme="minorHAnsi"/>
          <w:noProof/>
          <w:sz w:val="24"/>
          <w:szCs w:val="24"/>
          <w:vertAlign w:val="superscript"/>
        </w:rPr>
        <w:t>2</w:t>
      </w:r>
      <w:r w:rsidR="00365535" w:rsidRPr="002223E5">
        <w:rPr>
          <w:rFonts w:cstheme="minorHAnsi"/>
          <w:sz w:val="24"/>
          <w:szCs w:val="24"/>
        </w:rPr>
        <w:fldChar w:fldCharType="end"/>
      </w:r>
      <w:r w:rsidR="00365535" w:rsidRPr="002223E5">
        <w:rPr>
          <w:rFonts w:cstheme="minorHAnsi"/>
          <w:sz w:val="24"/>
          <w:szCs w:val="24"/>
        </w:rPr>
        <w:t>, not unique to fear and pain, this type of operationalization of avoidance permits investigation of many different types of avoidance as well. For example, the paradigm can potentially be applied to examine, not only avoidance of painful stimuli, but also avoidance of other types of aversive stimuli, such as those inducing disgust or embarrassment</w:t>
      </w:r>
      <w:r w:rsidR="00F95042" w:rsidRPr="002223E5">
        <w:rPr>
          <w:rFonts w:cstheme="minorHAnsi"/>
          <w:sz w:val="24"/>
          <w:szCs w:val="24"/>
        </w:rPr>
        <w:t>.</w:t>
      </w:r>
      <w:r w:rsidR="00365535" w:rsidRPr="002223E5">
        <w:rPr>
          <w:rFonts w:cstheme="minorHAnsi"/>
          <w:sz w:val="24"/>
          <w:szCs w:val="24"/>
        </w:rPr>
        <w:fldChar w:fldCharType="begin">
          <w:fldData xml:space="preserve">PEVuZE5vdGU+PENpdGU+PEF1dGhvcj5TaG9vazwvQXV0aG9yPjxZZWFyPjIwMTk8L1llYXI+PFJl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</w:fldData>
        </w:fldChar>
      </w:r>
      <w:r w:rsidR="005C0698">
        <w:rPr>
          <w:rFonts w:cstheme="minorHAnsi"/>
          <w:sz w:val="24"/>
          <w:szCs w:val="24"/>
        </w:rPr>
        <w:instrText xml:space="preserve"> ADDIN EN.CITE </w:instrText>
      </w:r>
      <w:r w:rsidR="005C0698">
        <w:rPr>
          <w:rFonts w:cstheme="minorHAnsi"/>
          <w:sz w:val="24"/>
          <w:szCs w:val="24"/>
        </w:rPr>
        <w:fldChar w:fldCharType="begin">
          <w:fldData xml:space="preserve">PEVuZE5vdGU+PENpdGU+PEF1dGhvcj5TaG9vazwvQXV0aG9yPjxZZWFyPjIwMTk8L1llYXI+PFJl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</w:fldData>
        </w:fldChar>
      </w:r>
      <w:r w:rsidR="005C0698">
        <w:rPr>
          <w:rFonts w:cstheme="minorHAnsi"/>
          <w:sz w:val="24"/>
          <w:szCs w:val="24"/>
        </w:rPr>
        <w:instrText xml:space="preserve"> ADDIN EN.CITE.DATA </w:instrText>
      </w:r>
      <w:r w:rsidR="005C0698">
        <w:rPr>
          <w:rFonts w:cstheme="minorHAnsi"/>
          <w:sz w:val="24"/>
          <w:szCs w:val="24"/>
        </w:rPr>
      </w:r>
      <w:r w:rsidR="005C0698">
        <w:rPr>
          <w:rFonts w:cstheme="minorHAnsi"/>
          <w:sz w:val="24"/>
          <w:szCs w:val="24"/>
        </w:rPr>
        <w:fldChar w:fldCharType="end"/>
      </w:r>
      <w:r w:rsidR="00365535" w:rsidRPr="002223E5">
        <w:rPr>
          <w:rFonts w:cstheme="minorHAnsi"/>
          <w:sz w:val="24"/>
          <w:szCs w:val="24"/>
        </w:rPr>
        <w:fldChar w:fldCharType="separate"/>
      </w:r>
      <w:r w:rsidR="005C0698" w:rsidRPr="005C0698">
        <w:rPr>
          <w:rFonts w:cstheme="minorHAnsi"/>
          <w:noProof/>
          <w:sz w:val="24"/>
          <w:szCs w:val="24"/>
          <w:vertAlign w:val="superscript"/>
        </w:rPr>
        <w:t>3,4</w:t>
      </w:r>
      <w:r w:rsidR="00365535" w:rsidRPr="002223E5">
        <w:rPr>
          <w:rFonts w:cstheme="minorHAnsi"/>
          <w:sz w:val="24"/>
          <w:szCs w:val="24"/>
        </w:rPr>
        <w:fldChar w:fldCharType="end"/>
      </w:r>
      <w:r w:rsidR="00365535" w:rsidRPr="002223E5">
        <w:rPr>
          <w:rFonts w:cstheme="minorHAnsi"/>
          <w:sz w:val="24"/>
          <w:szCs w:val="24"/>
        </w:rPr>
        <w:t>”</w:t>
      </w:r>
      <w:r w:rsidR="00637674" w:rsidRPr="002223E5">
        <w:rPr>
          <w:rFonts w:cstheme="minorHAnsi"/>
          <w:i/>
          <w:sz w:val="24"/>
          <w:szCs w:val="24"/>
          <w:shd w:val="clear" w:color="auto" w:fill="FFFFFF"/>
        </w:rPr>
        <w:t xml:space="preserve"> </w:t>
      </w:r>
    </w:p>
    <w:p w14:paraId="228D4689" w14:textId="03D42131" w:rsidR="00D564DD" w:rsidRPr="002223E5" w:rsidRDefault="00BC7CBE" w:rsidP="00787D5E">
      <w:pPr>
        <w:shd w:val="clear" w:color="auto" w:fill="FFFFFF"/>
        <w:spacing w:before="100" w:beforeAutospacing="1" w:after="100" w:afterAutospacing="1" w:line="240" w:lineRule="auto"/>
        <w:rPr>
          <w:rFonts w:cstheme="minorHAnsi"/>
          <w:i/>
          <w:sz w:val="24"/>
          <w:szCs w:val="24"/>
          <w:shd w:val="clear" w:color="auto" w:fill="FFFFFF"/>
        </w:rPr>
      </w:pPr>
      <w:r w:rsidRPr="002223E5">
        <w:rPr>
          <w:rFonts w:cstheme="minorHAnsi"/>
          <w:i/>
          <w:sz w:val="24"/>
          <w:szCs w:val="24"/>
          <w:shd w:val="clear" w:color="auto" w:fill="FFFFFF"/>
        </w:rPr>
        <w:t>We do not</w:t>
      </w:r>
      <w:r w:rsidR="00365535" w:rsidRPr="002223E5">
        <w:rPr>
          <w:rFonts w:cstheme="minorHAnsi"/>
          <w:i/>
          <w:sz w:val="24"/>
          <w:szCs w:val="24"/>
          <w:shd w:val="clear" w:color="auto" w:fill="FFFFFF"/>
        </w:rPr>
        <w:t xml:space="preserve"> entirely understand the reviewer’s</w:t>
      </w:r>
      <w:r w:rsidRPr="002223E5">
        <w:rPr>
          <w:rFonts w:cstheme="minorHAnsi"/>
          <w:i/>
          <w:sz w:val="24"/>
          <w:szCs w:val="24"/>
          <w:shd w:val="clear" w:color="auto" w:fill="FFFFFF"/>
        </w:rPr>
        <w:t xml:space="preserve"> suggestion to make the introduction less “behavioral”</w:t>
      </w:r>
      <w:r w:rsidR="005159CA" w:rsidRPr="002223E5">
        <w:rPr>
          <w:rFonts w:cstheme="minorHAnsi"/>
          <w:i/>
          <w:sz w:val="24"/>
          <w:szCs w:val="24"/>
          <w:shd w:val="clear" w:color="auto" w:fill="FFFFFF"/>
        </w:rPr>
        <w:t xml:space="preserve">, </w:t>
      </w:r>
      <w:r w:rsidR="00637674" w:rsidRPr="002223E5">
        <w:rPr>
          <w:rFonts w:cstheme="minorHAnsi"/>
          <w:i/>
          <w:sz w:val="24"/>
          <w:szCs w:val="24"/>
          <w:shd w:val="clear" w:color="auto" w:fill="FFFFFF"/>
        </w:rPr>
        <w:t xml:space="preserve">as </w:t>
      </w:r>
      <w:r w:rsidR="00DD7211" w:rsidRPr="002223E5">
        <w:rPr>
          <w:rFonts w:cstheme="minorHAnsi"/>
          <w:i/>
          <w:sz w:val="24"/>
          <w:szCs w:val="24"/>
          <w:shd w:val="clear" w:color="auto" w:fill="FFFFFF"/>
        </w:rPr>
        <w:t>the described method is in essence a paradigm for conditioning avoidance behavior. Making</w:t>
      </w:r>
      <w:r w:rsidR="00D564DD" w:rsidRPr="002223E5">
        <w:rPr>
          <w:rFonts w:cstheme="minorHAnsi"/>
          <w:i/>
          <w:sz w:val="24"/>
          <w:szCs w:val="24"/>
          <w:shd w:val="clear" w:color="auto" w:fill="FFFFFF"/>
        </w:rPr>
        <w:t xml:space="preserve"> the introduction and manuscript less behavioral, </w:t>
      </w:r>
      <w:r w:rsidR="00DD7211" w:rsidRPr="002223E5">
        <w:rPr>
          <w:rFonts w:cstheme="minorHAnsi"/>
          <w:i/>
          <w:sz w:val="24"/>
          <w:szCs w:val="24"/>
          <w:shd w:val="clear" w:color="auto" w:fill="FFFFFF"/>
        </w:rPr>
        <w:t>would only be possible by</w:t>
      </w:r>
      <w:r w:rsidR="00D564DD" w:rsidRPr="002223E5">
        <w:rPr>
          <w:rFonts w:cstheme="minorHAnsi"/>
          <w:i/>
          <w:sz w:val="24"/>
          <w:szCs w:val="24"/>
          <w:shd w:val="clear" w:color="auto" w:fill="FFFFFF"/>
        </w:rPr>
        <w:t xml:space="preserve"> moving away from the avoidance aspect. </w:t>
      </w:r>
      <w:r w:rsidR="00DD7211" w:rsidRPr="002223E5">
        <w:rPr>
          <w:rFonts w:cstheme="minorHAnsi"/>
          <w:i/>
          <w:sz w:val="24"/>
          <w:szCs w:val="24"/>
          <w:shd w:val="clear" w:color="auto" w:fill="FFFFFF"/>
        </w:rPr>
        <w:t>Furthermore</w:t>
      </w:r>
      <w:r w:rsidR="00461873" w:rsidRPr="002223E5">
        <w:rPr>
          <w:rFonts w:cstheme="minorHAnsi"/>
          <w:i/>
          <w:sz w:val="24"/>
          <w:szCs w:val="24"/>
          <w:shd w:val="clear" w:color="auto" w:fill="FFFFFF"/>
        </w:rPr>
        <w:t xml:space="preserve">, starting the manuscript with a real-life operant conditioning </w:t>
      </w:r>
      <w:r w:rsidR="00D564DD" w:rsidRPr="002223E5">
        <w:rPr>
          <w:rFonts w:cstheme="minorHAnsi"/>
          <w:i/>
          <w:sz w:val="24"/>
          <w:szCs w:val="24"/>
          <w:shd w:val="clear" w:color="auto" w:fill="FFFFFF"/>
        </w:rPr>
        <w:t>situation</w:t>
      </w:r>
      <w:r w:rsidR="00461873" w:rsidRPr="002223E5">
        <w:rPr>
          <w:rFonts w:cstheme="minorHAnsi"/>
          <w:i/>
          <w:sz w:val="24"/>
          <w:szCs w:val="24"/>
          <w:shd w:val="clear" w:color="auto" w:fill="FFFFFF"/>
        </w:rPr>
        <w:t xml:space="preserve"> would also not make th</w:t>
      </w:r>
      <w:r w:rsidR="00D564DD" w:rsidRPr="002223E5">
        <w:rPr>
          <w:rFonts w:cstheme="minorHAnsi"/>
          <w:i/>
          <w:sz w:val="24"/>
          <w:szCs w:val="24"/>
          <w:shd w:val="clear" w:color="auto" w:fill="FFFFFF"/>
        </w:rPr>
        <w:t xml:space="preserve">e introduction less behavioral. </w:t>
      </w:r>
      <w:r w:rsidRPr="002223E5">
        <w:rPr>
          <w:rFonts w:cstheme="minorHAnsi"/>
          <w:i/>
          <w:sz w:val="24"/>
          <w:szCs w:val="24"/>
          <w:shd w:val="clear" w:color="auto" w:fill="FFFFFF"/>
        </w:rPr>
        <w:t>We apologize to the reviewer for not being more responsive to this comment.</w:t>
      </w:r>
    </w:p>
    <w:p w14:paraId="20D7B323" w14:textId="12D92657" w:rsidR="00B52C78" w:rsidRPr="002223E5" w:rsidRDefault="003A5943"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sz w:val="24"/>
          <w:szCs w:val="24"/>
        </w:rPr>
        <w:t xml:space="preserve">2. </w:t>
      </w:r>
      <w:r w:rsidR="00420ACA" w:rsidRPr="002223E5">
        <w:rPr>
          <w:rFonts w:eastAsia="Times New Roman" w:cstheme="minorHAnsi"/>
          <w:sz w:val="24"/>
          <w:szCs w:val="24"/>
        </w:rPr>
        <w:t>Title: Is it a novel procedure? Authors did plenty of studies (starting from 2016) using this methodology so it is not novel anymore. „Novel" should be deleted.</w:t>
      </w:r>
    </w:p>
    <w:p w14:paraId="0E00167E" w14:textId="77777777" w:rsidR="00D564DD" w:rsidRPr="002223E5" w:rsidRDefault="00B52C78"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i/>
          <w:sz w:val="24"/>
          <w:szCs w:val="24"/>
        </w:rPr>
        <w:t xml:space="preserve">We have deleted the word “novel” from the title. </w:t>
      </w:r>
      <w:r w:rsidR="00420ACA" w:rsidRPr="002223E5">
        <w:rPr>
          <w:rFonts w:eastAsia="Times New Roman" w:cstheme="minorHAnsi"/>
          <w:sz w:val="24"/>
          <w:szCs w:val="24"/>
        </w:rPr>
        <w:br/>
      </w:r>
      <w:r w:rsidR="00420ACA" w:rsidRPr="002223E5">
        <w:rPr>
          <w:rFonts w:eastAsia="Times New Roman" w:cstheme="minorHAnsi"/>
          <w:sz w:val="24"/>
          <w:szCs w:val="24"/>
        </w:rPr>
        <w:br/>
      </w:r>
      <w:r w:rsidR="003A5943" w:rsidRPr="002223E5">
        <w:rPr>
          <w:rFonts w:eastAsia="Times New Roman" w:cstheme="minorHAnsi"/>
          <w:sz w:val="24"/>
          <w:szCs w:val="24"/>
        </w:rPr>
        <w:t xml:space="preserve">3. </w:t>
      </w:r>
      <w:r w:rsidR="00420ACA" w:rsidRPr="002223E5">
        <w:rPr>
          <w:rFonts w:eastAsia="Times New Roman" w:cstheme="minorHAnsi"/>
          <w:sz w:val="24"/>
          <w:szCs w:val="24"/>
        </w:rPr>
        <w:t>Keywords: What is recommended is to avoid redundancy in terms used in titles and keywords. Databases always are searched according to the words in the title. Keywords can be used as an additional chance for paper to be found by others while searching engines. I would consider adding other terms, and delete redundant.</w:t>
      </w:r>
    </w:p>
    <w:p w14:paraId="346B8BE8" w14:textId="7891B306" w:rsidR="00B52C78" w:rsidRPr="002223E5" w:rsidRDefault="00304F46" w:rsidP="00787D5E">
      <w:pPr>
        <w:rPr>
          <w:rFonts w:cstheme="minorHAnsi"/>
          <w:sz w:val="24"/>
          <w:szCs w:val="24"/>
        </w:rPr>
      </w:pPr>
      <w:r w:rsidRPr="002223E5">
        <w:rPr>
          <w:rFonts w:eastAsia="Times New Roman" w:cstheme="minorHAnsi"/>
          <w:i/>
          <w:sz w:val="24"/>
          <w:szCs w:val="24"/>
        </w:rPr>
        <w:t xml:space="preserve">We have updated the keywords </w:t>
      </w:r>
      <w:r w:rsidR="00503E6D" w:rsidRPr="002223E5">
        <w:rPr>
          <w:rFonts w:eastAsia="Times New Roman" w:cstheme="minorHAnsi"/>
          <w:i/>
          <w:sz w:val="24"/>
          <w:szCs w:val="24"/>
        </w:rPr>
        <w:t>to</w:t>
      </w:r>
      <w:r w:rsidRPr="002223E5">
        <w:rPr>
          <w:rFonts w:eastAsia="Times New Roman" w:cstheme="minorHAnsi"/>
          <w:i/>
          <w:sz w:val="24"/>
          <w:szCs w:val="24"/>
        </w:rPr>
        <w:t xml:space="preserve">: </w:t>
      </w:r>
      <w:r w:rsidRPr="002223E5">
        <w:rPr>
          <w:rFonts w:eastAsia="Times New Roman" w:cstheme="minorHAnsi"/>
          <w:sz w:val="24"/>
          <w:szCs w:val="24"/>
        </w:rPr>
        <w:t>“</w:t>
      </w:r>
      <w:r w:rsidR="002C1F9C" w:rsidRPr="002223E5">
        <w:rPr>
          <w:rFonts w:cstheme="minorHAnsi"/>
          <w:sz w:val="24"/>
          <w:szCs w:val="24"/>
        </w:rPr>
        <w:t>Chronic pain, fear, acquisition, generalization, extinction, response-prevention, associative learning, instrumental conditioning, robotic arm-reaching paradigm</w:t>
      </w:r>
      <w:r w:rsidRPr="002223E5">
        <w:rPr>
          <w:rFonts w:eastAsia="Times New Roman" w:cstheme="minorHAnsi"/>
          <w:sz w:val="24"/>
          <w:szCs w:val="24"/>
        </w:rPr>
        <w:t>”</w:t>
      </w:r>
      <w:r w:rsidR="00420ACA" w:rsidRPr="002223E5">
        <w:rPr>
          <w:rFonts w:eastAsia="Times New Roman" w:cstheme="minorHAnsi"/>
          <w:sz w:val="24"/>
          <w:szCs w:val="24"/>
        </w:rPr>
        <w:br/>
      </w:r>
      <w:r w:rsidR="00420ACA" w:rsidRPr="002223E5">
        <w:rPr>
          <w:rFonts w:eastAsia="Times New Roman" w:cstheme="minorHAnsi"/>
          <w:sz w:val="24"/>
          <w:szCs w:val="24"/>
        </w:rPr>
        <w:br/>
      </w:r>
      <w:r w:rsidR="003A5943" w:rsidRPr="002223E5">
        <w:rPr>
          <w:rFonts w:eastAsia="Times New Roman" w:cstheme="minorHAnsi"/>
          <w:sz w:val="24"/>
          <w:szCs w:val="24"/>
        </w:rPr>
        <w:t xml:space="preserve">4. </w:t>
      </w:r>
      <w:r w:rsidR="00420ACA" w:rsidRPr="002223E5">
        <w:rPr>
          <w:rFonts w:eastAsia="Times New Roman" w:cstheme="minorHAnsi"/>
          <w:sz w:val="24"/>
          <w:szCs w:val="24"/>
        </w:rPr>
        <w:t>Introduction: -86: if authors introduce the classical conditioning terminology they should complete operative definitions: UR is missing. Citations to reference [14] (BF Skinner's book) is not specific, please, cite his original work and others' relevant.</w:t>
      </w:r>
    </w:p>
    <w:p w14:paraId="45605FE7" w14:textId="391F8A36" w:rsidR="00DF08BB" w:rsidRPr="002223E5" w:rsidRDefault="00DF08BB"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i/>
          <w:sz w:val="24"/>
          <w:szCs w:val="24"/>
        </w:rPr>
        <w:t xml:space="preserve">We have changed the </w:t>
      </w:r>
      <w:r w:rsidR="002C1F9C" w:rsidRPr="002223E5">
        <w:rPr>
          <w:rFonts w:eastAsia="Times New Roman" w:cstheme="minorHAnsi"/>
          <w:i/>
          <w:sz w:val="24"/>
          <w:szCs w:val="24"/>
        </w:rPr>
        <w:t>text</w:t>
      </w:r>
      <w:r w:rsidRPr="002223E5">
        <w:rPr>
          <w:rFonts w:eastAsia="Times New Roman" w:cstheme="minorHAnsi"/>
          <w:i/>
          <w:sz w:val="24"/>
          <w:szCs w:val="24"/>
        </w:rPr>
        <w:t xml:space="preserve"> on </w:t>
      </w:r>
      <w:r w:rsidR="00503E6D" w:rsidRPr="002223E5">
        <w:rPr>
          <w:rFonts w:eastAsia="Times New Roman" w:cstheme="minorHAnsi"/>
          <w:i/>
          <w:sz w:val="24"/>
          <w:szCs w:val="24"/>
        </w:rPr>
        <w:t>lines 8</w:t>
      </w:r>
      <w:r w:rsidR="002C1F9C" w:rsidRPr="002223E5">
        <w:rPr>
          <w:rFonts w:eastAsia="Times New Roman" w:cstheme="minorHAnsi"/>
          <w:i/>
          <w:sz w:val="24"/>
          <w:szCs w:val="24"/>
        </w:rPr>
        <w:t>4</w:t>
      </w:r>
      <w:r w:rsidR="00503E6D" w:rsidRPr="002223E5">
        <w:rPr>
          <w:rFonts w:eastAsia="Times New Roman" w:cstheme="minorHAnsi"/>
          <w:i/>
          <w:sz w:val="24"/>
          <w:szCs w:val="24"/>
        </w:rPr>
        <w:t>-88</w:t>
      </w:r>
      <w:r w:rsidRPr="002223E5">
        <w:rPr>
          <w:rFonts w:eastAsia="Times New Roman" w:cstheme="minorHAnsi"/>
          <w:i/>
          <w:sz w:val="24"/>
          <w:szCs w:val="24"/>
        </w:rPr>
        <w:t xml:space="preserve"> on page </w:t>
      </w:r>
      <w:r w:rsidR="00503E6D" w:rsidRPr="002223E5">
        <w:rPr>
          <w:rFonts w:eastAsia="Times New Roman" w:cstheme="minorHAnsi"/>
          <w:i/>
          <w:sz w:val="24"/>
          <w:szCs w:val="24"/>
        </w:rPr>
        <w:t>2</w:t>
      </w:r>
      <w:r w:rsidRPr="002223E5">
        <w:rPr>
          <w:rFonts w:eastAsia="Times New Roman" w:cstheme="minorHAnsi"/>
          <w:i/>
          <w:sz w:val="24"/>
          <w:szCs w:val="24"/>
        </w:rPr>
        <w:t xml:space="preserve"> to: </w:t>
      </w:r>
      <w:r w:rsidRPr="002223E5">
        <w:rPr>
          <w:rFonts w:eastAsia="Times New Roman" w:cstheme="minorHAnsi"/>
          <w:sz w:val="24"/>
          <w:szCs w:val="24"/>
        </w:rPr>
        <w:t>“</w:t>
      </w:r>
      <w:r w:rsidR="002C1F9C" w:rsidRPr="002223E5">
        <w:rPr>
          <w:rFonts w:cstheme="minorHAnsi"/>
          <w:sz w:val="24"/>
          <w:szCs w:val="24"/>
        </w:rPr>
        <w:t xml:space="preserve">During differential Pavlovian conditioning, a neutral stimulus (conditioned stimulus, CS+; e.g. a circle) is paired with an intrinsically aversive stimulus (unconditioned stimulus, US; e.g. an electric shock), which naturally produces unconditioned responses (URs, e.g. fear). A second control stimulus is never paired with the US (CS-; e.g. a triangle). Following repeated pairings of the CSs with the US, the CS+ will elicit fear in its own right (conditioned responses, CRs) in the absence of the US. The CS- comes to signal safety, and will not trigger CRs. </w:t>
      </w:r>
      <w:r w:rsidRPr="002223E5">
        <w:rPr>
          <w:rFonts w:eastAsia="Times New Roman" w:cstheme="minorHAnsi"/>
          <w:sz w:val="24"/>
          <w:szCs w:val="24"/>
        </w:rPr>
        <w:t>”</w:t>
      </w:r>
    </w:p>
    <w:p w14:paraId="1CE31C99" w14:textId="33969E81" w:rsidR="00122E26" w:rsidRPr="002223E5" w:rsidRDefault="00DF08BB"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i/>
          <w:sz w:val="24"/>
          <w:szCs w:val="24"/>
        </w:rPr>
        <w:t xml:space="preserve">Furthermore, we have specified the references to Skinner’s </w:t>
      </w:r>
      <w:r w:rsidR="00DB3D43" w:rsidRPr="002223E5">
        <w:rPr>
          <w:rFonts w:eastAsia="Times New Roman" w:cstheme="minorHAnsi"/>
          <w:i/>
          <w:sz w:val="24"/>
          <w:szCs w:val="24"/>
        </w:rPr>
        <w:t>“Science and human behavior”</w:t>
      </w:r>
      <w:r w:rsidRPr="002223E5">
        <w:rPr>
          <w:rFonts w:eastAsia="Times New Roman" w:cstheme="minorHAnsi"/>
          <w:i/>
          <w:sz w:val="24"/>
          <w:szCs w:val="24"/>
        </w:rPr>
        <w:t>, by citing the specific chapters in which the referenced concepts (operant conditioning</w:t>
      </w:r>
      <w:r w:rsidRPr="002223E5">
        <w:rPr>
          <w:rFonts w:eastAsia="Times New Roman" w:cstheme="minorHAnsi"/>
          <w:i/>
          <w:sz w:val="24"/>
          <w:szCs w:val="24"/>
        </w:rPr>
        <w:fldChar w:fldCharType="begin"/>
      </w:r>
      <w:r w:rsidR="005C0698">
        <w:rPr>
          <w:rFonts w:eastAsia="Times New Roman" w:cstheme="minorHAnsi"/>
          <w:i/>
          <w:sz w:val="24"/>
          <w:szCs w:val="24"/>
        </w:rPr>
        <w:instrText xml:space="preserve"> ADDIN EN.CITE &lt;EndNote&gt;&lt;Cite&gt;&lt;Author&gt;Skinner&lt;/Author&gt;&lt;Year&gt;1953&lt;/Year&gt;&lt;RecNum&gt;443&lt;/RecNum&gt;&lt;DisplayText&gt;&lt;style face="superscript"&gt;5&lt;/style&gt;&lt;/DisplayText&gt;&lt;record&gt;&lt;rec-number&gt;443&lt;/rec-number&gt;&lt;foreign-keys&gt;&lt;key app="EN" db-id="5rdpswedut59ebeppe0pstz8wwfpat9dtw9f" timestamp="1596016443"&gt;443&lt;/key&gt;&lt;/foreign-keys&gt;&lt;ref-type name="Book Section"&gt;5&lt;/ref-type&gt;&lt;contributors&gt;&lt;authors&gt;&lt;author&gt;Skinner, B. F.&lt;/author&gt;&lt;/authors&gt;&lt;/contributors&gt;&lt;titles&gt;&lt;title&gt;Chapter 5: Operant behavior&lt;/title&gt;&lt;secondary-title&gt;Science and human behavior&lt;/secondary-title&gt;&lt;/titles&gt;&lt;section&gt;Chapter 5: Operant behavior&lt;/section&gt;&lt;dates&gt;&lt;year&gt;1953&lt;/year&gt;&lt;/dates&gt;&lt;pub-location&gt;New York, NY, USA&lt;/pub-location&gt;&lt;publisher&gt;Macmillan&lt;/publisher&gt;&lt;urls&gt;&lt;/urls&gt;&lt;/record&gt;&lt;/Cite&gt;&lt;/EndNote&gt;</w:instrText>
      </w:r>
      <w:r w:rsidRPr="002223E5">
        <w:rPr>
          <w:rFonts w:eastAsia="Times New Roman" w:cstheme="minorHAnsi"/>
          <w:i/>
          <w:sz w:val="24"/>
          <w:szCs w:val="24"/>
        </w:rPr>
        <w:fldChar w:fldCharType="separate"/>
      </w:r>
      <w:r w:rsidR="005C0698" w:rsidRPr="005C0698">
        <w:rPr>
          <w:rFonts w:eastAsia="Times New Roman" w:cstheme="minorHAnsi"/>
          <w:i/>
          <w:noProof/>
          <w:sz w:val="24"/>
          <w:szCs w:val="24"/>
          <w:vertAlign w:val="superscript"/>
        </w:rPr>
        <w:t>5</w:t>
      </w:r>
      <w:r w:rsidRPr="002223E5">
        <w:rPr>
          <w:rFonts w:eastAsia="Times New Roman" w:cstheme="minorHAnsi"/>
          <w:i/>
          <w:sz w:val="24"/>
          <w:szCs w:val="24"/>
        </w:rPr>
        <w:fldChar w:fldCharType="end"/>
      </w:r>
      <w:r w:rsidRPr="002223E5">
        <w:rPr>
          <w:rFonts w:eastAsia="Times New Roman" w:cstheme="minorHAnsi"/>
          <w:i/>
          <w:sz w:val="24"/>
          <w:szCs w:val="24"/>
        </w:rPr>
        <w:t>, negative reinforcement</w:t>
      </w:r>
      <w:r w:rsidRPr="002223E5">
        <w:rPr>
          <w:rFonts w:eastAsia="Times New Roman" w:cstheme="minorHAnsi"/>
          <w:i/>
          <w:sz w:val="24"/>
          <w:szCs w:val="24"/>
        </w:rPr>
        <w:fldChar w:fldCharType="begin"/>
      </w:r>
      <w:r w:rsidR="005C0698">
        <w:rPr>
          <w:rFonts w:eastAsia="Times New Roman" w:cstheme="minorHAnsi"/>
          <w:i/>
          <w:sz w:val="24"/>
          <w:szCs w:val="24"/>
        </w:rPr>
        <w:instrText xml:space="preserve"> ADDIN EN.CITE &lt;EndNote&gt;&lt;Cite&gt;&lt;Author&gt;Skinner&lt;/Author&gt;&lt;Year&gt;1953&lt;/Year&gt;&lt;RecNum&gt;444&lt;/RecNum&gt;&lt;DisplayText&gt;&lt;style face="superscript"&gt;6&lt;/style&gt;&lt;/DisplayText&gt;&lt;record&gt;&lt;rec-number&gt;444&lt;/rec-number&gt;&lt;foreign-keys&gt;&lt;key app="EN" db-id="5rdpswedut59ebeppe0pstz8wwfpat9dtw9f" timestamp="1596017662"&gt;444&lt;/key&gt;&lt;/foreign-keys&gt;&lt;ref-type name="Book Section"&gt;5&lt;/ref-type&gt;&lt;contributors&gt;&lt;authors&gt;&lt;author&gt;Skinner, B. F.&lt;/author&gt;&lt;/authors&gt;&lt;/contributors&gt;&lt;titles&gt;&lt;title&gt;Chapter 11: Aversion, avoidance, anxiety&lt;/title&gt;&lt;secondary-title&gt;Science and human behavior&lt;/secondary-title&gt;&lt;/titles&gt;&lt;section&gt;Chapter 11: Aversion, avoidance, anxiety&lt;/section&gt;&lt;dates&gt;&lt;year&gt;1953&lt;/year&gt;&lt;/dates&gt;&lt;pub-location&gt;New York, NY, USA&lt;/pub-location&gt;&lt;publisher&gt;Macmillan&lt;/publisher&gt;&lt;urls&gt;&lt;/urls&gt;&lt;/record&gt;&lt;/Cite&gt;&lt;/EndNote&gt;</w:instrText>
      </w:r>
      <w:r w:rsidRPr="002223E5">
        <w:rPr>
          <w:rFonts w:eastAsia="Times New Roman" w:cstheme="minorHAnsi"/>
          <w:i/>
          <w:sz w:val="24"/>
          <w:szCs w:val="24"/>
        </w:rPr>
        <w:fldChar w:fldCharType="separate"/>
      </w:r>
      <w:r w:rsidR="005C0698" w:rsidRPr="005C0698">
        <w:rPr>
          <w:rFonts w:eastAsia="Times New Roman" w:cstheme="minorHAnsi"/>
          <w:i/>
          <w:noProof/>
          <w:sz w:val="24"/>
          <w:szCs w:val="24"/>
          <w:vertAlign w:val="superscript"/>
        </w:rPr>
        <w:t>6</w:t>
      </w:r>
      <w:r w:rsidRPr="002223E5">
        <w:rPr>
          <w:rFonts w:eastAsia="Times New Roman" w:cstheme="minorHAnsi"/>
          <w:i/>
          <w:sz w:val="24"/>
          <w:szCs w:val="24"/>
        </w:rPr>
        <w:fldChar w:fldCharType="end"/>
      </w:r>
      <w:r w:rsidRPr="002223E5">
        <w:rPr>
          <w:rFonts w:eastAsia="Times New Roman" w:cstheme="minorHAnsi"/>
          <w:i/>
          <w:sz w:val="24"/>
          <w:szCs w:val="24"/>
        </w:rPr>
        <w:t>, and discriminative stimuli</w:t>
      </w:r>
      <w:r w:rsidRPr="002223E5">
        <w:rPr>
          <w:rFonts w:eastAsia="Times New Roman" w:cstheme="minorHAnsi"/>
          <w:i/>
          <w:sz w:val="24"/>
          <w:szCs w:val="24"/>
        </w:rPr>
        <w:fldChar w:fldCharType="begin"/>
      </w:r>
      <w:r w:rsidR="005C0698">
        <w:rPr>
          <w:rFonts w:eastAsia="Times New Roman" w:cstheme="minorHAnsi"/>
          <w:i/>
          <w:sz w:val="24"/>
          <w:szCs w:val="24"/>
        </w:rPr>
        <w:instrText xml:space="preserve"> ADDIN EN.CITE &lt;EndNote&gt;&lt;Cite&gt;&lt;Author&gt;Skinner&lt;/Author&gt;&lt;Year&gt;1953&lt;/Year&gt;&lt;RecNum&gt;445&lt;/RecNum&gt;&lt;DisplayText&gt;&lt;style face="superscript"&gt;7&lt;/style&gt;&lt;/DisplayText&gt;&lt;record&gt;&lt;rec-number&gt;445&lt;/rec-number&gt;&lt;foreign-keys&gt;&lt;key app="EN" db-id="5rdpswedut59ebeppe0pstz8wwfpat9dtw9f" timestamp="1596018105"&gt;445&lt;/key&gt;&lt;/foreign-keys&gt;&lt;ref-type name="Book Section"&gt;5&lt;/ref-type&gt;&lt;contributors&gt;&lt;authors&gt;&lt;author&gt;Skinner, B. F.&lt;/author&gt;&lt;/authors&gt;&lt;/contributors&gt;&lt;titles&gt;&lt;title&gt;Chapter 7: Operant discrimination &lt;/title&gt;&lt;secondary-title&gt;Science and human behavior&lt;/secondary-title&gt;&lt;/titles&gt;&lt;section&gt;Chapter 7: Operant discrimination &lt;/section&gt;&lt;dates&gt;&lt;year&gt;1953&lt;/year&gt;&lt;/dates&gt;&lt;pub-location&gt;New York, NY, USA&lt;/pub-location&gt;&lt;publisher&gt;Macmillan&lt;/publisher&gt;&lt;urls&gt;&lt;/urls&gt;&lt;/record&gt;&lt;/Cite&gt;&lt;/EndNote&gt;</w:instrText>
      </w:r>
      <w:r w:rsidRPr="002223E5">
        <w:rPr>
          <w:rFonts w:eastAsia="Times New Roman" w:cstheme="minorHAnsi"/>
          <w:i/>
          <w:sz w:val="24"/>
          <w:szCs w:val="24"/>
        </w:rPr>
        <w:fldChar w:fldCharType="separate"/>
      </w:r>
      <w:r w:rsidR="005C0698" w:rsidRPr="005C0698">
        <w:rPr>
          <w:rFonts w:eastAsia="Times New Roman" w:cstheme="minorHAnsi"/>
          <w:i/>
          <w:noProof/>
          <w:sz w:val="24"/>
          <w:szCs w:val="24"/>
          <w:vertAlign w:val="superscript"/>
        </w:rPr>
        <w:t>7</w:t>
      </w:r>
      <w:r w:rsidRPr="002223E5">
        <w:rPr>
          <w:rFonts w:eastAsia="Times New Roman" w:cstheme="minorHAnsi"/>
          <w:i/>
          <w:sz w:val="24"/>
          <w:szCs w:val="24"/>
        </w:rPr>
        <w:fldChar w:fldCharType="end"/>
      </w:r>
      <w:r w:rsidRPr="002223E5">
        <w:rPr>
          <w:rFonts w:eastAsia="Times New Roman" w:cstheme="minorHAnsi"/>
          <w:i/>
          <w:sz w:val="24"/>
          <w:szCs w:val="24"/>
        </w:rPr>
        <w:t xml:space="preserve">) are introduced. We have also added a reference to </w:t>
      </w:r>
      <w:r w:rsidRPr="002223E5">
        <w:rPr>
          <w:rFonts w:eastAsia="Times New Roman" w:cstheme="minorHAnsi"/>
          <w:i/>
          <w:sz w:val="24"/>
          <w:szCs w:val="24"/>
        </w:rPr>
        <w:lastRenderedPageBreak/>
        <w:t>Thorndike’s “Animal intelligence: An experimental study of the associative processes in animals”</w:t>
      </w:r>
      <w:r w:rsidRPr="002223E5">
        <w:rPr>
          <w:rFonts w:eastAsia="Times New Roman" w:cstheme="minorHAnsi"/>
          <w:i/>
          <w:sz w:val="24"/>
          <w:szCs w:val="24"/>
        </w:rPr>
        <w:fldChar w:fldCharType="begin"/>
      </w:r>
      <w:r w:rsidR="005C0698">
        <w:rPr>
          <w:rFonts w:eastAsia="Times New Roman" w:cstheme="minorHAnsi"/>
          <w:i/>
          <w:sz w:val="24"/>
          <w:szCs w:val="24"/>
        </w:rPr>
        <w:instrText xml:space="preserve"> ADDIN EN.CITE &lt;EndNote&gt;&lt;Cite&gt;&lt;Author&gt;Thorndike&lt;/Author&gt;&lt;Year&gt;1898&lt;/Year&gt;&lt;RecNum&gt;442&lt;/RecNum&gt;&lt;DisplayText&gt;&lt;style face="superscript"&gt;8&lt;/style&gt;&lt;/DisplayText&gt;&lt;record&gt;&lt;rec-number&gt;442&lt;/rec-number&gt;&lt;foreign-keys&gt;&lt;key app="EN" db-id="5rdpswedut59ebeppe0pstz8wwfpat9dtw9f" timestamp="1596016138"&gt;442&lt;/key&gt;&lt;/foreign-keys&gt;&lt;ref-type name="Journal Article"&gt;17&lt;/ref-type&gt;&lt;contributors&gt;&lt;authors&gt;&lt;author&gt;Thorndike, Edward L.&lt;/author&gt;&lt;/authors&gt;&lt;/contributors&gt;&lt;titles&gt;&lt;title&gt;Animal intelligence: An experimental study of the associative processes in animals&lt;/title&gt;&lt;secondary-title&gt;The Psychological Review: Monograph Supplements&lt;/secondary-title&gt;&lt;/titles&gt;&lt;periodical&gt;&lt;full-title&gt;The Psychological Review: Monograph Supplements&lt;/full-title&gt;&lt;/periodical&gt;&lt;pages&gt;i-109&lt;/pages&gt;&lt;volume&gt;2&lt;/volume&gt;&lt;number&gt;4&lt;/number&gt;&lt;keywords&gt;&lt;keyword&gt;*Associative Processes&lt;/keyword&gt;&lt;keyword&gt;*Animal Cognition&lt;/keyword&gt;&lt;keyword&gt;Birds&lt;/keyword&gt;&lt;keyword&gt;Cats&lt;/keyword&gt;&lt;keyword&gt;Dogs&lt;/keyword&gt;&lt;keyword&gt;Mind&lt;/keyword&gt;&lt;/keywords&gt;&lt;dates&gt;&lt;year&gt;1898&lt;/year&gt;&lt;/dates&gt;&lt;pub-location&gt;US&lt;/pub-location&gt;&lt;publisher&gt;The Macmillan Company&lt;/publisher&gt;&lt;isbn&gt;0096-9753(Print)&lt;/isbn&gt;&lt;urls&gt;&lt;/urls&gt;&lt;electronic-resource-num&gt;10.1037/h0092987&lt;/electronic-resource-num&gt;&lt;/record&gt;&lt;/Cite&gt;&lt;/EndNote&gt;</w:instrText>
      </w:r>
      <w:r w:rsidRPr="002223E5">
        <w:rPr>
          <w:rFonts w:eastAsia="Times New Roman" w:cstheme="minorHAnsi"/>
          <w:i/>
          <w:sz w:val="24"/>
          <w:szCs w:val="24"/>
        </w:rPr>
        <w:fldChar w:fldCharType="separate"/>
      </w:r>
      <w:r w:rsidR="005C0698" w:rsidRPr="005C0698">
        <w:rPr>
          <w:rFonts w:eastAsia="Times New Roman" w:cstheme="minorHAnsi"/>
          <w:i/>
          <w:noProof/>
          <w:sz w:val="24"/>
          <w:szCs w:val="24"/>
          <w:vertAlign w:val="superscript"/>
        </w:rPr>
        <w:t>8</w:t>
      </w:r>
      <w:r w:rsidRPr="002223E5">
        <w:rPr>
          <w:rFonts w:eastAsia="Times New Roman" w:cstheme="minorHAnsi"/>
          <w:i/>
          <w:sz w:val="24"/>
          <w:szCs w:val="24"/>
        </w:rPr>
        <w:fldChar w:fldCharType="end"/>
      </w:r>
      <w:r w:rsidRPr="002223E5">
        <w:rPr>
          <w:rFonts w:eastAsia="Times New Roman" w:cstheme="minorHAnsi"/>
          <w:i/>
          <w:sz w:val="24"/>
          <w:szCs w:val="24"/>
        </w:rPr>
        <w:t xml:space="preserve">, as an additional relevant reference.  </w:t>
      </w:r>
      <w:r w:rsidRPr="002223E5">
        <w:rPr>
          <w:rFonts w:eastAsia="Times New Roman" w:cstheme="minorHAnsi"/>
          <w:sz w:val="24"/>
          <w:szCs w:val="24"/>
        </w:rPr>
        <w:t xml:space="preserve"> </w:t>
      </w:r>
      <w:r w:rsidR="00B52C78" w:rsidRPr="002223E5">
        <w:rPr>
          <w:rFonts w:eastAsia="Times New Roman" w:cstheme="minorHAnsi"/>
          <w:i/>
          <w:sz w:val="24"/>
          <w:szCs w:val="24"/>
        </w:rPr>
        <w:t xml:space="preserve"> </w:t>
      </w:r>
      <w:r w:rsidR="00420ACA" w:rsidRPr="002223E5">
        <w:rPr>
          <w:rFonts w:eastAsia="Times New Roman" w:cstheme="minorHAnsi"/>
          <w:sz w:val="24"/>
          <w:szCs w:val="24"/>
        </w:rPr>
        <w:br/>
      </w:r>
      <w:r w:rsidR="00420ACA" w:rsidRPr="002223E5">
        <w:rPr>
          <w:rFonts w:eastAsia="Times New Roman" w:cstheme="minorHAnsi"/>
          <w:sz w:val="24"/>
          <w:szCs w:val="24"/>
        </w:rPr>
        <w:br/>
      </w:r>
      <w:r w:rsidR="003A5943" w:rsidRPr="002223E5">
        <w:rPr>
          <w:rFonts w:eastAsia="Times New Roman" w:cstheme="minorHAnsi"/>
          <w:sz w:val="24"/>
          <w:szCs w:val="24"/>
        </w:rPr>
        <w:t xml:space="preserve">5. </w:t>
      </w:r>
      <w:r w:rsidR="00420ACA" w:rsidRPr="002223E5">
        <w:rPr>
          <w:rFonts w:eastAsia="Times New Roman" w:cstheme="minorHAnsi"/>
          <w:sz w:val="24"/>
          <w:szCs w:val="24"/>
        </w:rPr>
        <w:t>-122: „Avoidance behavior is operationalized as the maximum deviation from the shortest trajectory (T1) on each trial, and is therefore a continuous, rather than a dichotomous measure" - it is not entirely correct if one may choose only between three „gates". Furthermore, even though the movement itself might be considered „continuous", it still limited by the space associated with the gates. I would soften this sentence.</w:t>
      </w:r>
    </w:p>
    <w:p w14:paraId="476E96DE" w14:textId="2672DDB0" w:rsidR="00CC7A9E" w:rsidRPr="002223E5" w:rsidRDefault="00CC7A9E"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 xml:space="preserve">We should note that, although </w:t>
      </w:r>
      <w:r w:rsidR="004376B8" w:rsidRPr="002223E5">
        <w:rPr>
          <w:rFonts w:eastAsia="Times New Roman" w:cstheme="minorHAnsi"/>
          <w:i/>
          <w:sz w:val="24"/>
          <w:szCs w:val="24"/>
        </w:rPr>
        <w:t>arches delineate the movement trajectories</w:t>
      </w:r>
      <w:r w:rsidRPr="002223E5">
        <w:rPr>
          <w:rFonts w:eastAsia="Times New Roman" w:cstheme="minorHAnsi"/>
          <w:i/>
          <w:sz w:val="24"/>
          <w:szCs w:val="24"/>
        </w:rPr>
        <w:t xml:space="preserve">, each of these arches has a width of 7cm. Thus, each coordinate within </w:t>
      </w:r>
      <w:r w:rsidR="00503E6D" w:rsidRPr="002223E5">
        <w:rPr>
          <w:rFonts w:eastAsia="Times New Roman" w:cstheme="minorHAnsi"/>
          <w:i/>
          <w:sz w:val="24"/>
          <w:szCs w:val="24"/>
        </w:rPr>
        <w:t>the</w:t>
      </w:r>
      <w:r w:rsidRPr="002223E5">
        <w:rPr>
          <w:rFonts w:eastAsia="Times New Roman" w:cstheme="minorHAnsi"/>
          <w:i/>
          <w:sz w:val="24"/>
          <w:szCs w:val="24"/>
        </w:rPr>
        <w:t xml:space="preserve"> 7cm can be an outcome value of maximum deviation for a</w:t>
      </w:r>
      <w:r w:rsidR="00503E6D" w:rsidRPr="002223E5">
        <w:rPr>
          <w:rFonts w:eastAsia="Times New Roman" w:cstheme="minorHAnsi"/>
          <w:i/>
          <w:sz w:val="24"/>
          <w:szCs w:val="24"/>
        </w:rPr>
        <w:t xml:space="preserve"> given</w:t>
      </w:r>
      <w:r w:rsidRPr="002223E5">
        <w:rPr>
          <w:rFonts w:eastAsia="Times New Roman" w:cstheme="minorHAnsi"/>
          <w:i/>
          <w:sz w:val="24"/>
          <w:szCs w:val="24"/>
        </w:rPr>
        <w:t xml:space="preserve"> trial. </w:t>
      </w:r>
      <w:r w:rsidR="003F4B76" w:rsidRPr="002223E5">
        <w:rPr>
          <w:rFonts w:eastAsia="Times New Roman" w:cstheme="minorHAnsi"/>
          <w:i/>
          <w:sz w:val="24"/>
          <w:szCs w:val="24"/>
        </w:rPr>
        <w:t>Therefore</w:t>
      </w:r>
      <w:r w:rsidRPr="002223E5">
        <w:rPr>
          <w:rFonts w:eastAsia="Times New Roman" w:cstheme="minorHAnsi"/>
          <w:i/>
          <w:sz w:val="24"/>
          <w:szCs w:val="24"/>
        </w:rPr>
        <w:t xml:space="preserve">, even if participants move through the same arch, they do not necessarily have the same maximum deviation score. </w:t>
      </w:r>
      <w:r w:rsidR="004376B8" w:rsidRPr="002223E5">
        <w:rPr>
          <w:rFonts w:eastAsia="Times New Roman" w:cstheme="minorHAnsi"/>
          <w:i/>
          <w:sz w:val="24"/>
          <w:szCs w:val="24"/>
        </w:rPr>
        <w:t>Therefore, we think it is fair to say that it concerns a continuous measure.</w:t>
      </w:r>
    </w:p>
    <w:p w14:paraId="3A689904" w14:textId="15556B9A" w:rsidR="00503E6D" w:rsidRPr="002223E5" w:rsidRDefault="00122E26" w:rsidP="00787D5E">
      <w:pPr>
        <w:shd w:val="clear" w:color="auto" w:fill="FFFFFF"/>
        <w:spacing w:before="100" w:beforeAutospacing="1" w:after="100" w:afterAutospacing="1" w:line="240" w:lineRule="auto"/>
        <w:rPr>
          <w:rFonts w:cstheme="minorHAnsi"/>
          <w:i/>
          <w:sz w:val="24"/>
          <w:szCs w:val="24"/>
        </w:rPr>
      </w:pPr>
      <w:r w:rsidRPr="002223E5">
        <w:rPr>
          <w:rFonts w:eastAsia="Times New Roman" w:cstheme="minorHAnsi"/>
          <w:i/>
          <w:sz w:val="24"/>
          <w:szCs w:val="24"/>
        </w:rPr>
        <w:t xml:space="preserve">We have </w:t>
      </w:r>
      <w:r w:rsidR="00446750" w:rsidRPr="002223E5">
        <w:rPr>
          <w:rFonts w:eastAsia="Times New Roman" w:cstheme="minorHAnsi"/>
          <w:i/>
          <w:sz w:val="24"/>
          <w:szCs w:val="24"/>
        </w:rPr>
        <w:t>edited the</w:t>
      </w:r>
      <w:r w:rsidR="001007B1" w:rsidRPr="002223E5">
        <w:rPr>
          <w:rFonts w:eastAsia="Times New Roman" w:cstheme="minorHAnsi"/>
          <w:i/>
          <w:sz w:val="24"/>
          <w:szCs w:val="24"/>
        </w:rPr>
        <w:t xml:space="preserve"> </w:t>
      </w:r>
      <w:r w:rsidR="00503E6D" w:rsidRPr="002223E5">
        <w:rPr>
          <w:rFonts w:eastAsia="Times New Roman" w:cstheme="minorHAnsi"/>
          <w:i/>
          <w:sz w:val="24"/>
          <w:szCs w:val="24"/>
        </w:rPr>
        <w:t xml:space="preserve">sentence </w:t>
      </w:r>
      <w:r w:rsidR="00503E6D" w:rsidRPr="002223E5">
        <w:rPr>
          <w:rFonts w:cstheme="minorHAnsi"/>
          <w:i/>
          <w:sz w:val="24"/>
          <w:szCs w:val="24"/>
        </w:rPr>
        <w:t>on lines 121-123 on page 3</w:t>
      </w:r>
      <w:r w:rsidR="001007B1" w:rsidRPr="002223E5">
        <w:rPr>
          <w:rFonts w:eastAsia="Times New Roman" w:cstheme="minorHAnsi"/>
          <w:i/>
          <w:sz w:val="24"/>
          <w:szCs w:val="24"/>
        </w:rPr>
        <w:t xml:space="preserve"> </w:t>
      </w:r>
      <w:r w:rsidR="00446750" w:rsidRPr="002223E5">
        <w:rPr>
          <w:rFonts w:eastAsia="Times New Roman" w:cstheme="minorHAnsi"/>
          <w:i/>
          <w:sz w:val="24"/>
          <w:szCs w:val="24"/>
        </w:rPr>
        <w:t>to read</w:t>
      </w:r>
      <w:r w:rsidR="001007B1" w:rsidRPr="002223E5">
        <w:rPr>
          <w:rFonts w:eastAsia="Times New Roman" w:cstheme="minorHAnsi"/>
          <w:i/>
          <w:sz w:val="24"/>
          <w:szCs w:val="24"/>
        </w:rPr>
        <w:t xml:space="preserve">: </w:t>
      </w:r>
      <w:r w:rsidRPr="002223E5">
        <w:rPr>
          <w:rFonts w:eastAsia="Times New Roman" w:cstheme="minorHAnsi"/>
          <w:i/>
          <w:sz w:val="24"/>
          <w:szCs w:val="24"/>
        </w:rPr>
        <w:t>“</w:t>
      </w:r>
      <w:r w:rsidR="00503E6D" w:rsidRPr="002223E5">
        <w:rPr>
          <w:rFonts w:cstheme="minorHAnsi"/>
          <w:sz w:val="24"/>
          <w:szCs w:val="24"/>
        </w:rPr>
        <w:t xml:space="preserve">Avoidance behavior is operationalized as the maximum deviation from the shortest trajectory (T1) on each trial, which is </w:t>
      </w:r>
      <w:r w:rsidR="00503E6D" w:rsidRPr="002223E5">
        <w:rPr>
          <w:rFonts w:cstheme="minorHAnsi"/>
          <w:i/>
          <w:sz w:val="24"/>
          <w:szCs w:val="24"/>
        </w:rPr>
        <w:t xml:space="preserve">a more continuous measure of avoidance, than </w:t>
      </w:r>
      <w:r w:rsidR="004376B8" w:rsidRPr="002223E5">
        <w:rPr>
          <w:rFonts w:cstheme="minorHAnsi"/>
          <w:i/>
          <w:sz w:val="24"/>
          <w:szCs w:val="24"/>
        </w:rPr>
        <w:t xml:space="preserve">for example pressing or not pressing a </w:t>
      </w:r>
      <w:r w:rsidR="00503E6D" w:rsidRPr="002223E5">
        <w:rPr>
          <w:rFonts w:cstheme="minorHAnsi"/>
          <w:i/>
          <w:sz w:val="24"/>
          <w:szCs w:val="24"/>
        </w:rPr>
        <w:t>button</w:t>
      </w:r>
      <w:r w:rsidR="004376B8" w:rsidRPr="002223E5">
        <w:rPr>
          <w:rFonts w:cstheme="minorHAnsi"/>
          <w:i/>
          <w:sz w:val="24"/>
          <w:szCs w:val="24"/>
        </w:rPr>
        <w:t>”.</w:t>
      </w:r>
    </w:p>
    <w:p w14:paraId="4FCCE0D7" w14:textId="40E9E96D" w:rsidR="00420ACA" w:rsidRPr="002223E5" w:rsidRDefault="003A5943"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sz w:val="24"/>
          <w:szCs w:val="24"/>
        </w:rPr>
        <w:t xml:space="preserve">6. </w:t>
      </w:r>
      <w:r w:rsidR="00420ACA" w:rsidRPr="002223E5">
        <w:rPr>
          <w:rFonts w:eastAsia="Times New Roman" w:cstheme="minorHAnsi"/>
          <w:sz w:val="24"/>
          <w:szCs w:val="24"/>
        </w:rPr>
        <w:t xml:space="preserve">-126: Were there any physiological changes reported previously in the robotic paradigm, too? If so, please refer the reader to these findings, too. </w:t>
      </w:r>
    </w:p>
    <w:p w14:paraId="01DA67FC" w14:textId="2EACD50E" w:rsidR="00122E26" w:rsidRPr="002223E5" w:rsidRDefault="00122E26"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 xml:space="preserve">We have recently collected psychophysiological measures of fear by means of the eye-blink startle response </w:t>
      </w:r>
      <w:r w:rsidR="00F13480" w:rsidRPr="002223E5">
        <w:rPr>
          <w:rFonts w:eastAsia="Times New Roman" w:cstheme="minorHAnsi"/>
          <w:i/>
          <w:sz w:val="24"/>
          <w:szCs w:val="24"/>
        </w:rPr>
        <w:t xml:space="preserve">and </w:t>
      </w:r>
      <w:r w:rsidRPr="002223E5">
        <w:rPr>
          <w:rFonts w:eastAsia="Times New Roman" w:cstheme="minorHAnsi"/>
          <w:i/>
          <w:sz w:val="24"/>
          <w:szCs w:val="24"/>
        </w:rPr>
        <w:t xml:space="preserve">EEG. These studies have not been published yet, and therefore these measures were not included in the introduction. However, we do </w:t>
      </w:r>
      <w:r w:rsidR="00446750" w:rsidRPr="002223E5">
        <w:rPr>
          <w:rFonts w:eastAsia="Times New Roman" w:cstheme="minorHAnsi"/>
          <w:i/>
          <w:sz w:val="24"/>
          <w:szCs w:val="24"/>
        </w:rPr>
        <w:t xml:space="preserve">refer to </w:t>
      </w:r>
      <w:r w:rsidR="001007B1" w:rsidRPr="002223E5">
        <w:rPr>
          <w:rFonts w:eastAsia="Times New Roman" w:cstheme="minorHAnsi"/>
          <w:i/>
          <w:sz w:val="24"/>
          <w:szCs w:val="24"/>
        </w:rPr>
        <w:t xml:space="preserve">these studies on </w:t>
      </w:r>
      <w:r w:rsidR="00503E6D" w:rsidRPr="002223E5">
        <w:rPr>
          <w:rFonts w:eastAsia="Times New Roman" w:cstheme="minorHAnsi"/>
          <w:i/>
          <w:sz w:val="24"/>
          <w:szCs w:val="24"/>
        </w:rPr>
        <w:t xml:space="preserve">lines </w:t>
      </w:r>
      <w:r w:rsidR="00F0785D" w:rsidRPr="002223E5">
        <w:rPr>
          <w:rFonts w:eastAsia="Times New Roman" w:cstheme="minorHAnsi"/>
          <w:i/>
          <w:sz w:val="24"/>
          <w:szCs w:val="24"/>
        </w:rPr>
        <w:t>498</w:t>
      </w:r>
      <w:r w:rsidR="00503E6D" w:rsidRPr="002223E5">
        <w:rPr>
          <w:rFonts w:eastAsia="Times New Roman" w:cstheme="minorHAnsi"/>
          <w:i/>
          <w:sz w:val="24"/>
          <w:szCs w:val="24"/>
        </w:rPr>
        <w:t>-49</w:t>
      </w:r>
      <w:r w:rsidR="00F0785D" w:rsidRPr="002223E5">
        <w:rPr>
          <w:rFonts w:eastAsia="Times New Roman" w:cstheme="minorHAnsi"/>
          <w:i/>
          <w:sz w:val="24"/>
          <w:szCs w:val="24"/>
        </w:rPr>
        <w:t>9</w:t>
      </w:r>
      <w:r w:rsidR="00503E6D" w:rsidRPr="002223E5">
        <w:rPr>
          <w:rFonts w:eastAsia="Times New Roman" w:cstheme="minorHAnsi"/>
          <w:i/>
          <w:sz w:val="24"/>
          <w:szCs w:val="24"/>
        </w:rPr>
        <w:t xml:space="preserve"> on page 11</w:t>
      </w:r>
      <w:r w:rsidR="004470BB" w:rsidRPr="002223E5">
        <w:rPr>
          <w:rFonts w:eastAsia="Times New Roman" w:cstheme="minorHAnsi"/>
          <w:i/>
          <w:sz w:val="24"/>
          <w:szCs w:val="24"/>
        </w:rPr>
        <w:t xml:space="preserve"> </w:t>
      </w:r>
      <w:r w:rsidR="00503E6D" w:rsidRPr="002223E5">
        <w:rPr>
          <w:rFonts w:eastAsia="Times New Roman" w:cstheme="minorHAnsi"/>
          <w:i/>
          <w:sz w:val="24"/>
          <w:szCs w:val="24"/>
        </w:rPr>
        <w:t>in</w:t>
      </w:r>
      <w:r w:rsidRPr="002223E5">
        <w:rPr>
          <w:rFonts w:eastAsia="Times New Roman" w:cstheme="minorHAnsi"/>
          <w:i/>
          <w:sz w:val="24"/>
          <w:szCs w:val="24"/>
        </w:rPr>
        <w:t xml:space="preserve"> the discussion.  </w:t>
      </w:r>
    </w:p>
    <w:p w14:paraId="32D3D3CA" w14:textId="77777777" w:rsidR="00CA5E86" w:rsidRPr="002223E5" w:rsidRDefault="003A5943"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sz w:val="24"/>
          <w:szCs w:val="24"/>
        </w:rPr>
        <w:t xml:space="preserve">7. </w:t>
      </w:r>
      <w:r w:rsidR="00420ACA" w:rsidRPr="002223E5">
        <w:rPr>
          <w:rFonts w:eastAsia="Times New Roman" w:cstheme="minorHAnsi"/>
          <w:sz w:val="24"/>
          <w:szCs w:val="24"/>
        </w:rPr>
        <w:t>-156: As a clinician, I would say it is important to do feared movements in the way they do not elicit/enhance pain. This is important for fear extinction, isn't?</w:t>
      </w:r>
    </w:p>
    <w:p w14:paraId="65ED8A9E" w14:textId="01146686" w:rsidR="005D2160" w:rsidRPr="002223E5" w:rsidRDefault="004376B8"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Exposure to feared movements i</w:t>
      </w:r>
      <w:r w:rsidR="00B869F1" w:rsidRPr="002223E5">
        <w:rPr>
          <w:rFonts w:eastAsia="Times New Roman" w:cstheme="minorHAnsi"/>
          <w:i/>
          <w:sz w:val="24"/>
          <w:szCs w:val="24"/>
        </w:rPr>
        <w:t>s</w:t>
      </w:r>
      <w:r w:rsidRPr="002223E5">
        <w:rPr>
          <w:rFonts w:eastAsia="Times New Roman" w:cstheme="minorHAnsi"/>
          <w:i/>
          <w:sz w:val="24"/>
          <w:szCs w:val="24"/>
        </w:rPr>
        <w:t xml:space="preserve"> indeed key to exposure therapy for chronic pain in the clinic</w:t>
      </w:r>
      <w:r w:rsidR="00CA5E86" w:rsidRPr="002223E5">
        <w:rPr>
          <w:rFonts w:eastAsia="Times New Roman" w:cstheme="minorHAnsi"/>
          <w:i/>
          <w:sz w:val="24"/>
          <w:szCs w:val="24"/>
        </w:rPr>
        <w:t xml:space="preserve">. </w:t>
      </w:r>
      <w:r w:rsidR="002844EF" w:rsidRPr="002223E5">
        <w:rPr>
          <w:rFonts w:eastAsia="Times New Roman" w:cstheme="minorHAnsi"/>
          <w:i/>
          <w:sz w:val="24"/>
          <w:szCs w:val="24"/>
        </w:rPr>
        <w:t>However, we would like to note that</w:t>
      </w:r>
      <w:r w:rsidRPr="002223E5">
        <w:rPr>
          <w:rFonts w:eastAsia="Times New Roman" w:cstheme="minorHAnsi"/>
          <w:i/>
          <w:sz w:val="24"/>
          <w:szCs w:val="24"/>
        </w:rPr>
        <w:t xml:space="preserve"> our lab model of</w:t>
      </w:r>
      <w:r w:rsidR="002844EF" w:rsidRPr="002223E5">
        <w:rPr>
          <w:rFonts w:eastAsia="Times New Roman" w:cstheme="minorHAnsi"/>
          <w:i/>
          <w:sz w:val="24"/>
          <w:szCs w:val="24"/>
        </w:rPr>
        <w:t xml:space="preserve"> extinction with response</w:t>
      </w:r>
      <w:r w:rsidRPr="002223E5">
        <w:rPr>
          <w:rFonts w:eastAsia="Times New Roman" w:cstheme="minorHAnsi"/>
          <w:i/>
          <w:sz w:val="24"/>
          <w:szCs w:val="24"/>
        </w:rPr>
        <w:t xml:space="preserve"> </w:t>
      </w:r>
      <w:r w:rsidR="002844EF" w:rsidRPr="002223E5">
        <w:rPr>
          <w:rFonts w:eastAsia="Times New Roman" w:cstheme="minorHAnsi"/>
          <w:i/>
          <w:sz w:val="24"/>
          <w:szCs w:val="24"/>
        </w:rPr>
        <w:t xml:space="preserve">prevention </w:t>
      </w:r>
      <w:r w:rsidRPr="002223E5">
        <w:rPr>
          <w:rFonts w:eastAsia="Times New Roman" w:cstheme="minorHAnsi"/>
          <w:i/>
          <w:sz w:val="24"/>
          <w:szCs w:val="24"/>
        </w:rPr>
        <w:t xml:space="preserve">is of course </w:t>
      </w:r>
      <w:r w:rsidR="002844EF" w:rsidRPr="002223E5">
        <w:rPr>
          <w:rFonts w:eastAsia="Times New Roman" w:cstheme="minorHAnsi"/>
          <w:i/>
          <w:sz w:val="24"/>
          <w:szCs w:val="24"/>
        </w:rPr>
        <w:t xml:space="preserve"> simplified</w:t>
      </w:r>
      <w:r w:rsidRPr="002223E5">
        <w:rPr>
          <w:rFonts w:eastAsia="Times New Roman" w:cstheme="minorHAnsi"/>
          <w:i/>
          <w:sz w:val="24"/>
          <w:szCs w:val="24"/>
        </w:rPr>
        <w:t xml:space="preserve">, and thus does not </w:t>
      </w:r>
      <w:r w:rsidR="002844EF" w:rsidRPr="002223E5">
        <w:rPr>
          <w:rFonts w:eastAsia="Times New Roman" w:cstheme="minorHAnsi"/>
          <w:i/>
          <w:sz w:val="24"/>
          <w:szCs w:val="24"/>
        </w:rPr>
        <w:t>encompass the complex fears and catastrophes, which chronic pain patients</w:t>
      </w:r>
      <w:r w:rsidRPr="002223E5">
        <w:rPr>
          <w:rFonts w:eastAsia="Times New Roman" w:cstheme="minorHAnsi"/>
          <w:i/>
          <w:sz w:val="24"/>
          <w:szCs w:val="24"/>
        </w:rPr>
        <w:t xml:space="preserve"> are trying to avoid</w:t>
      </w:r>
      <w:r w:rsidR="002844EF" w:rsidRPr="002223E5">
        <w:rPr>
          <w:rFonts w:eastAsia="Times New Roman" w:cstheme="minorHAnsi"/>
          <w:i/>
          <w:sz w:val="24"/>
          <w:szCs w:val="24"/>
        </w:rPr>
        <w:t xml:space="preserve">. Indeed, although pain is the feared outcome in the experiments described in the manuscript, </w:t>
      </w:r>
      <w:r w:rsidR="00C75753" w:rsidRPr="002223E5">
        <w:rPr>
          <w:rFonts w:eastAsia="Times New Roman" w:cstheme="minorHAnsi"/>
          <w:i/>
          <w:sz w:val="24"/>
          <w:szCs w:val="24"/>
        </w:rPr>
        <w:t>in chronic pain, pain</w:t>
      </w:r>
      <w:r w:rsidRPr="002223E5">
        <w:rPr>
          <w:rFonts w:eastAsia="Times New Roman" w:cstheme="minorHAnsi"/>
          <w:i/>
          <w:sz w:val="24"/>
          <w:szCs w:val="24"/>
        </w:rPr>
        <w:t xml:space="preserve"> itself</w:t>
      </w:r>
      <w:r w:rsidR="00C75753" w:rsidRPr="002223E5">
        <w:rPr>
          <w:rFonts w:eastAsia="Times New Roman" w:cstheme="minorHAnsi"/>
          <w:i/>
          <w:sz w:val="24"/>
          <w:szCs w:val="24"/>
        </w:rPr>
        <w:t xml:space="preserve"> is not always the (only) feared stimulus. Instead,</w:t>
      </w:r>
      <w:r w:rsidR="00503E6D" w:rsidRPr="002223E5">
        <w:rPr>
          <w:rFonts w:eastAsia="Times New Roman" w:cstheme="minorHAnsi"/>
          <w:i/>
          <w:sz w:val="24"/>
          <w:szCs w:val="24"/>
        </w:rPr>
        <w:t xml:space="preserve"> patients may</w:t>
      </w:r>
      <w:r w:rsidR="00C75753" w:rsidRPr="002223E5">
        <w:rPr>
          <w:rFonts w:eastAsia="Times New Roman" w:cstheme="minorHAnsi"/>
          <w:i/>
          <w:sz w:val="24"/>
          <w:szCs w:val="24"/>
        </w:rPr>
        <w:t xml:space="preserve"> fear that </w:t>
      </w:r>
      <w:r w:rsidR="00FB0098" w:rsidRPr="002223E5">
        <w:rPr>
          <w:rFonts w:eastAsia="Times New Roman" w:cstheme="minorHAnsi"/>
          <w:i/>
          <w:sz w:val="24"/>
          <w:szCs w:val="24"/>
        </w:rPr>
        <w:t>movements and activities will worsen</w:t>
      </w:r>
      <w:r w:rsidRPr="002223E5">
        <w:rPr>
          <w:rFonts w:eastAsia="Times New Roman" w:cstheme="minorHAnsi"/>
          <w:i/>
          <w:sz w:val="24"/>
          <w:szCs w:val="24"/>
        </w:rPr>
        <w:t xml:space="preserve"> their pain</w:t>
      </w:r>
      <w:r w:rsidR="005D2160" w:rsidRPr="002223E5">
        <w:rPr>
          <w:rFonts w:eastAsia="Times New Roman" w:cstheme="minorHAnsi"/>
          <w:i/>
          <w:sz w:val="24"/>
          <w:szCs w:val="24"/>
        </w:rPr>
        <w:t xml:space="preserve"> </w:t>
      </w:r>
      <w:r w:rsidRPr="002223E5">
        <w:rPr>
          <w:rFonts w:eastAsia="Times New Roman" w:cstheme="minorHAnsi"/>
          <w:i/>
          <w:sz w:val="24"/>
          <w:szCs w:val="24"/>
        </w:rPr>
        <w:t>causing harm</w:t>
      </w:r>
      <w:r w:rsidR="00FB0098" w:rsidRPr="002223E5">
        <w:rPr>
          <w:rFonts w:eastAsia="Times New Roman" w:cstheme="minorHAnsi"/>
          <w:i/>
          <w:sz w:val="24"/>
          <w:szCs w:val="24"/>
        </w:rPr>
        <w:t xml:space="preserve">. Thus, in </w:t>
      </w:r>
      <w:r w:rsidR="002844EF" w:rsidRPr="002223E5">
        <w:rPr>
          <w:rFonts w:eastAsia="Times New Roman" w:cstheme="minorHAnsi"/>
          <w:i/>
          <w:sz w:val="24"/>
          <w:szCs w:val="24"/>
        </w:rPr>
        <w:t xml:space="preserve">chronic </w:t>
      </w:r>
      <w:r w:rsidR="00FB0098" w:rsidRPr="002223E5">
        <w:rPr>
          <w:rFonts w:eastAsia="Times New Roman" w:cstheme="minorHAnsi"/>
          <w:i/>
          <w:sz w:val="24"/>
          <w:szCs w:val="24"/>
        </w:rPr>
        <w:t xml:space="preserve">pain, successful exposure can take place also if pain initially increases, but does not result in </w:t>
      </w:r>
      <w:r w:rsidRPr="002223E5">
        <w:rPr>
          <w:rFonts w:eastAsia="Times New Roman" w:cstheme="minorHAnsi"/>
          <w:i/>
          <w:sz w:val="24"/>
          <w:szCs w:val="24"/>
        </w:rPr>
        <w:t>the expected</w:t>
      </w:r>
      <w:r w:rsidR="00FB0098" w:rsidRPr="002223E5">
        <w:rPr>
          <w:rFonts w:eastAsia="Times New Roman" w:cstheme="minorHAnsi"/>
          <w:i/>
          <w:sz w:val="24"/>
          <w:szCs w:val="24"/>
        </w:rPr>
        <w:t xml:space="preserve"> harm (i.e. </w:t>
      </w:r>
      <w:r w:rsidRPr="002223E5">
        <w:rPr>
          <w:rFonts w:eastAsia="Times New Roman" w:cstheme="minorHAnsi"/>
          <w:i/>
          <w:sz w:val="24"/>
          <w:szCs w:val="24"/>
        </w:rPr>
        <w:t xml:space="preserve">exposure then entails </w:t>
      </w:r>
      <w:r w:rsidR="00FB0098" w:rsidRPr="002223E5">
        <w:rPr>
          <w:rFonts w:eastAsia="Times New Roman" w:cstheme="minorHAnsi"/>
          <w:i/>
          <w:sz w:val="24"/>
          <w:szCs w:val="24"/>
        </w:rPr>
        <w:t>expectancy violation</w:t>
      </w:r>
      <w:r w:rsidR="00FB0098" w:rsidRPr="002223E5">
        <w:rPr>
          <w:rFonts w:eastAsia="Times New Roman" w:cstheme="minorHAnsi"/>
          <w:i/>
          <w:sz w:val="24"/>
          <w:szCs w:val="24"/>
        </w:rPr>
        <w:fldChar w:fldCharType="begin">
          <w:fldData xml:space="preserve">PEVuZE5vdGU+PENpdGU+PEF1dGhvcj5DcmFza2U8L0F1dGhvcj48WWVhcj4yMDA4PC9ZZWFyPjxS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</w:fldData>
        </w:fldChar>
      </w:r>
      <w:r w:rsidR="005C0698">
        <w:rPr>
          <w:rFonts w:eastAsia="Times New Roman" w:cstheme="minorHAnsi"/>
          <w:i/>
          <w:sz w:val="24"/>
          <w:szCs w:val="24"/>
        </w:rPr>
        <w:instrText xml:space="preserve"> ADDIN EN.CITE </w:instrText>
      </w:r>
      <w:r w:rsidR="005C0698">
        <w:rPr>
          <w:rFonts w:eastAsia="Times New Roman" w:cstheme="minorHAnsi"/>
          <w:i/>
          <w:sz w:val="24"/>
          <w:szCs w:val="24"/>
        </w:rPr>
        <w:fldChar w:fldCharType="begin">
          <w:fldData xml:space="preserve">PEVuZE5vdGU+PENpdGU+PEF1dGhvcj5DcmFza2U8L0F1dGhvcj48WWVhcj4yMDA4PC9ZZWFyPjxS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</w:fldData>
        </w:fldChar>
      </w:r>
      <w:r w:rsidR="005C0698">
        <w:rPr>
          <w:rFonts w:eastAsia="Times New Roman" w:cstheme="minorHAnsi"/>
          <w:i/>
          <w:sz w:val="24"/>
          <w:szCs w:val="24"/>
        </w:rPr>
        <w:instrText xml:space="preserve"> ADDIN EN.CITE.DATA </w:instrText>
      </w:r>
      <w:r w:rsidR="005C0698">
        <w:rPr>
          <w:rFonts w:eastAsia="Times New Roman" w:cstheme="minorHAnsi"/>
          <w:i/>
          <w:sz w:val="24"/>
          <w:szCs w:val="24"/>
        </w:rPr>
      </w:r>
      <w:r w:rsidR="005C0698">
        <w:rPr>
          <w:rFonts w:eastAsia="Times New Roman" w:cstheme="minorHAnsi"/>
          <w:i/>
          <w:sz w:val="24"/>
          <w:szCs w:val="24"/>
        </w:rPr>
        <w:fldChar w:fldCharType="end"/>
      </w:r>
      <w:r w:rsidR="00FB0098" w:rsidRPr="002223E5">
        <w:rPr>
          <w:rFonts w:eastAsia="Times New Roman" w:cstheme="minorHAnsi"/>
          <w:i/>
          <w:sz w:val="24"/>
          <w:szCs w:val="24"/>
        </w:rPr>
        <w:fldChar w:fldCharType="separate"/>
      </w:r>
      <w:r w:rsidR="005C0698" w:rsidRPr="005C0698">
        <w:rPr>
          <w:rFonts w:eastAsia="Times New Roman" w:cstheme="minorHAnsi"/>
          <w:i/>
          <w:noProof/>
          <w:sz w:val="24"/>
          <w:szCs w:val="24"/>
          <w:vertAlign w:val="superscript"/>
        </w:rPr>
        <w:t>9,10</w:t>
      </w:r>
      <w:r w:rsidR="00FB0098" w:rsidRPr="002223E5">
        <w:rPr>
          <w:rFonts w:eastAsia="Times New Roman" w:cstheme="minorHAnsi"/>
          <w:i/>
          <w:sz w:val="24"/>
          <w:szCs w:val="24"/>
        </w:rPr>
        <w:fldChar w:fldCharType="end"/>
      </w:r>
      <w:r w:rsidR="00FB0098" w:rsidRPr="002223E5">
        <w:rPr>
          <w:rFonts w:eastAsia="Times New Roman" w:cstheme="minorHAnsi"/>
          <w:i/>
          <w:sz w:val="24"/>
          <w:szCs w:val="24"/>
        </w:rPr>
        <w:t xml:space="preserve"> of harm rather than pain itself).</w:t>
      </w:r>
      <w:r w:rsidR="00FB0098" w:rsidRPr="002223E5">
        <w:rPr>
          <w:rFonts w:eastAsia="Times New Roman" w:cstheme="minorHAnsi"/>
          <w:i/>
          <w:sz w:val="24"/>
          <w:szCs w:val="24"/>
        </w:rPr>
        <w:fldChar w:fldCharType="begin"/>
      </w:r>
      <w:r w:rsidR="005C0698">
        <w:rPr>
          <w:rFonts w:eastAsia="Times New Roman" w:cstheme="minorHAnsi"/>
          <w:i/>
          <w:sz w:val="24"/>
          <w:szCs w:val="24"/>
        </w:rPr>
        <w:instrText xml:space="preserve"> ADDIN EN.CITE &lt;EndNote&gt;&lt;Cite&gt;&lt;Author&gt;Meulders&lt;/Author&gt;&lt;Year&gt;2020&lt;/Year&gt;&lt;RecNum&gt;405&lt;/RecNum&gt;&lt;DisplayText&gt;&lt;style face="superscript"&gt;11&lt;/style&gt;&lt;/DisplayText&gt;&lt;record&gt;&lt;rec-number&gt;405&lt;/rec-number&gt;&lt;foreign-keys&gt;&lt;key app="EN" db-id="5rdpswedut59ebeppe0pstz8wwfpat9dtw9f" timestamp="1590586172"&gt;405&lt;/key&gt;&lt;/foreign-keys&gt;&lt;ref-type name="Journal Article"&gt;17&lt;/ref-type&gt;&lt;contributors&gt;&lt;authors&gt;&lt;author&gt;Meulders, Ann&lt;/author&gt;&lt;/authors&gt;&lt;/contributors&gt;&lt;titles&gt;&lt;title&gt;Fear in the context of pain: Lessons learned from 100 years of fear conditioning research&lt;/title&gt;&lt;secondary-title&gt;Behaviour Research and Therapy&lt;/secondary-title&gt;&lt;/titles&gt;&lt;periodical&gt;&lt;full-title&gt;Behaviour research and therapy&lt;/full-title&gt;&lt;/periodical&gt;&lt;pages&gt;103635&lt;/pages&gt;&lt;volume&gt;131&lt;/volume&gt;&lt;keywords&gt;&lt;keyword&gt;Pain&lt;/keyword&gt;&lt;keyword&gt;Pain-related fear&lt;/keyword&gt;&lt;keyword&gt;Learning&lt;/keyword&gt;&lt;keyword&gt;Classical conditioning&lt;/keyword&gt;&lt;keyword&gt;Acquisition&lt;/keyword&gt;&lt;keyword&gt;Generalization&lt;/keyword&gt;&lt;keyword&gt;Extinction&lt;/keyword&gt;&lt;keyword&gt;Exposure&lt;/keyword&gt;&lt;/keywords&gt;&lt;dates&gt;&lt;year&gt;2020&lt;/year&gt;&lt;pub-dates&gt;&lt;date&gt;2020/08/01/&lt;/date&gt;&lt;/pub-dates&gt;&lt;/dates&gt;&lt;isbn&gt;0005-7967&lt;/isbn&gt;&lt;urls&gt;&lt;related-urls&gt;&lt;url&gt;http://www.sciencedirect.com/science/article/pii/S0005796720300863&lt;/url&gt;&lt;/related-urls&gt;&lt;/urls&gt;&lt;electronic-resource-num&gt;https://doi.org/10.1016/j.brat.2020.103635&lt;/electronic-resource-num&gt;&lt;/record&gt;&lt;/Cite&gt;&lt;/EndNote&gt;</w:instrText>
      </w:r>
      <w:r w:rsidR="00FB0098" w:rsidRPr="002223E5">
        <w:rPr>
          <w:rFonts w:eastAsia="Times New Roman" w:cstheme="minorHAnsi"/>
          <w:i/>
          <w:sz w:val="24"/>
          <w:szCs w:val="24"/>
        </w:rPr>
        <w:fldChar w:fldCharType="separate"/>
      </w:r>
      <w:r w:rsidR="005C0698" w:rsidRPr="005C0698">
        <w:rPr>
          <w:rFonts w:eastAsia="Times New Roman" w:cstheme="minorHAnsi"/>
          <w:i/>
          <w:noProof/>
          <w:sz w:val="24"/>
          <w:szCs w:val="24"/>
          <w:vertAlign w:val="superscript"/>
        </w:rPr>
        <w:t>11</w:t>
      </w:r>
      <w:r w:rsidR="00FB0098" w:rsidRPr="002223E5">
        <w:rPr>
          <w:rFonts w:eastAsia="Times New Roman" w:cstheme="minorHAnsi"/>
          <w:i/>
          <w:sz w:val="24"/>
          <w:szCs w:val="24"/>
        </w:rPr>
        <w:fldChar w:fldCharType="end"/>
      </w:r>
      <w:r w:rsidR="00FB0098" w:rsidRPr="002223E5">
        <w:rPr>
          <w:rFonts w:eastAsia="Times New Roman" w:cstheme="minorHAnsi"/>
          <w:i/>
          <w:sz w:val="24"/>
          <w:szCs w:val="24"/>
        </w:rPr>
        <w:t xml:space="preserve"> </w:t>
      </w:r>
    </w:p>
    <w:p w14:paraId="3D2DC3EA" w14:textId="6F1E45DD" w:rsidR="00FB0098" w:rsidRPr="002223E5" w:rsidRDefault="005D2160"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We hav</w:t>
      </w:r>
      <w:r w:rsidR="00503E6D" w:rsidRPr="002223E5">
        <w:rPr>
          <w:rFonts w:eastAsia="Times New Roman" w:cstheme="minorHAnsi"/>
          <w:i/>
          <w:sz w:val="24"/>
          <w:szCs w:val="24"/>
        </w:rPr>
        <w:t xml:space="preserve">e changed the </w:t>
      </w:r>
      <w:r w:rsidR="00F0785D" w:rsidRPr="002223E5">
        <w:rPr>
          <w:rFonts w:eastAsia="Times New Roman" w:cstheme="minorHAnsi"/>
          <w:i/>
          <w:sz w:val="24"/>
          <w:szCs w:val="24"/>
        </w:rPr>
        <w:t>text</w:t>
      </w:r>
      <w:r w:rsidR="00503E6D" w:rsidRPr="002223E5">
        <w:rPr>
          <w:rFonts w:eastAsia="Times New Roman" w:cstheme="minorHAnsi"/>
          <w:i/>
          <w:sz w:val="24"/>
          <w:szCs w:val="24"/>
        </w:rPr>
        <w:t xml:space="preserve"> on lines 15</w:t>
      </w:r>
      <w:r w:rsidR="00F0785D" w:rsidRPr="002223E5">
        <w:rPr>
          <w:rFonts w:eastAsia="Times New Roman" w:cstheme="minorHAnsi"/>
          <w:i/>
          <w:sz w:val="24"/>
          <w:szCs w:val="24"/>
        </w:rPr>
        <w:t>5-158</w:t>
      </w:r>
      <w:r w:rsidR="00503E6D" w:rsidRPr="002223E5">
        <w:rPr>
          <w:rFonts w:eastAsia="Times New Roman" w:cstheme="minorHAnsi"/>
          <w:i/>
          <w:sz w:val="24"/>
          <w:szCs w:val="24"/>
        </w:rPr>
        <w:t xml:space="preserve"> on page 3</w:t>
      </w:r>
      <w:r w:rsidRPr="002223E5">
        <w:rPr>
          <w:rFonts w:eastAsia="Times New Roman" w:cstheme="minorHAnsi"/>
          <w:i/>
          <w:sz w:val="24"/>
          <w:szCs w:val="24"/>
        </w:rPr>
        <w:t xml:space="preserve"> to</w:t>
      </w:r>
      <w:r w:rsidR="00503E6D" w:rsidRPr="002223E5">
        <w:rPr>
          <w:rFonts w:eastAsia="Times New Roman" w:cstheme="minorHAnsi"/>
          <w:i/>
          <w:sz w:val="24"/>
          <w:szCs w:val="24"/>
        </w:rPr>
        <w:t>:</w:t>
      </w:r>
      <w:r w:rsidRPr="002223E5">
        <w:rPr>
          <w:rFonts w:eastAsia="Times New Roman" w:cstheme="minorHAnsi"/>
          <w:i/>
          <w:sz w:val="24"/>
          <w:szCs w:val="24"/>
        </w:rPr>
        <w:t xml:space="preserve"> </w:t>
      </w:r>
      <w:r w:rsidRPr="002223E5">
        <w:rPr>
          <w:rFonts w:eastAsia="Times New Roman" w:cstheme="minorHAnsi"/>
          <w:sz w:val="24"/>
          <w:szCs w:val="24"/>
        </w:rPr>
        <w:t>“</w:t>
      </w:r>
      <w:r w:rsidR="00F0785D" w:rsidRPr="002223E5">
        <w:rPr>
          <w:rFonts w:cstheme="minorHAnsi"/>
          <w:sz w:val="24"/>
          <w:szCs w:val="24"/>
        </w:rPr>
        <w:t>During exposure for chronic pain, patients perform feared activities or movements in order to disconfirm catastrophic beliefs and expectations of harm</w:t>
      </w:r>
      <w:r w:rsidR="00F0785D" w:rsidRPr="002223E5">
        <w:rPr>
          <w:rFonts w:cstheme="minorHAnsi"/>
          <w:sz w:val="24"/>
          <w:szCs w:val="24"/>
        </w:rPr>
        <w:fldChar w:fldCharType="begin">
          <w:fldData xml:space="preserve">PEVuZE5vdGU+PENpdGU+PEF1dGhvcj5kZW4gSG9sbGFuZGVyPC9BdXRob3I+PFllYXI+MjAxMDwv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</w:fldData>
        </w:fldChar>
      </w:r>
      <w:r w:rsidR="005C0698">
        <w:rPr>
          <w:rFonts w:cstheme="minorHAnsi"/>
          <w:sz w:val="24"/>
          <w:szCs w:val="24"/>
        </w:rPr>
        <w:instrText xml:space="preserve"> ADDIN EN.CITE </w:instrText>
      </w:r>
      <w:r w:rsidR="005C0698">
        <w:rPr>
          <w:rFonts w:cstheme="minorHAnsi"/>
          <w:sz w:val="24"/>
          <w:szCs w:val="24"/>
        </w:rPr>
        <w:fldChar w:fldCharType="begin">
          <w:fldData xml:space="preserve">PEVuZE5vdGU+PENpdGU+PEF1dGhvcj5kZW4gSG9sbGFuZGVyPC9BdXRob3I+PFllYXI+MjAxMDwv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</w:fldData>
        </w:fldChar>
      </w:r>
      <w:r w:rsidR="005C0698">
        <w:rPr>
          <w:rFonts w:cstheme="minorHAnsi"/>
          <w:sz w:val="24"/>
          <w:szCs w:val="24"/>
        </w:rPr>
        <w:instrText xml:space="preserve"> ADDIN EN.CITE.DATA </w:instrText>
      </w:r>
      <w:r w:rsidR="005C0698">
        <w:rPr>
          <w:rFonts w:cstheme="minorHAnsi"/>
          <w:sz w:val="24"/>
          <w:szCs w:val="24"/>
        </w:rPr>
      </w:r>
      <w:r w:rsidR="005C0698">
        <w:rPr>
          <w:rFonts w:cstheme="minorHAnsi"/>
          <w:sz w:val="24"/>
          <w:szCs w:val="24"/>
        </w:rPr>
        <w:fldChar w:fldCharType="end"/>
      </w:r>
      <w:r w:rsidR="00F0785D" w:rsidRPr="002223E5">
        <w:rPr>
          <w:rFonts w:cstheme="minorHAnsi"/>
          <w:sz w:val="24"/>
          <w:szCs w:val="24"/>
        </w:rPr>
        <w:fldChar w:fldCharType="separate"/>
      </w:r>
      <w:r w:rsidR="005C0698" w:rsidRPr="005C0698">
        <w:rPr>
          <w:rFonts w:cstheme="minorHAnsi"/>
          <w:noProof/>
          <w:sz w:val="24"/>
          <w:szCs w:val="24"/>
          <w:vertAlign w:val="superscript"/>
        </w:rPr>
        <w:t>11,12</w:t>
      </w:r>
      <w:r w:rsidR="00F0785D" w:rsidRPr="002223E5">
        <w:rPr>
          <w:rFonts w:cstheme="minorHAnsi"/>
          <w:sz w:val="24"/>
          <w:szCs w:val="24"/>
        </w:rPr>
        <w:fldChar w:fldCharType="end"/>
      </w:r>
      <w:r w:rsidR="00F0785D" w:rsidRPr="002223E5">
        <w:rPr>
          <w:rFonts w:cstheme="minorHAnsi"/>
          <w:sz w:val="24"/>
          <w:szCs w:val="24"/>
        </w:rPr>
        <w:t xml:space="preserve">. Since these beliefs and expectations </w:t>
      </w:r>
      <w:r w:rsidR="00465A58" w:rsidRPr="002223E5">
        <w:rPr>
          <w:rFonts w:cstheme="minorHAnsi"/>
          <w:sz w:val="24"/>
          <w:szCs w:val="24"/>
        </w:rPr>
        <w:t xml:space="preserve">do </w:t>
      </w:r>
      <w:r w:rsidR="00F0785D" w:rsidRPr="002223E5">
        <w:rPr>
          <w:rFonts w:cstheme="minorHAnsi"/>
          <w:sz w:val="24"/>
          <w:szCs w:val="24"/>
        </w:rPr>
        <w:t xml:space="preserve">not necessarily concern pain </w:t>
      </w:r>
      <w:r w:rsidR="00F0785D" w:rsidRPr="002223E5">
        <w:rPr>
          <w:rFonts w:cstheme="minorHAnsi"/>
          <w:i/>
          <w:sz w:val="24"/>
          <w:szCs w:val="24"/>
        </w:rPr>
        <w:lastRenderedPageBreak/>
        <w:t>per se</w:t>
      </w:r>
      <w:r w:rsidR="00F0785D" w:rsidRPr="002223E5">
        <w:rPr>
          <w:rFonts w:cstheme="minorHAnsi"/>
          <w:sz w:val="24"/>
          <w:szCs w:val="24"/>
        </w:rPr>
        <w:t xml:space="preserve">, but </w:t>
      </w:r>
      <w:r w:rsidR="00465A58" w:rsidRPr="002223E5">
        <w:rPr>
          <w:rFonts w:cstheme="minorHAnsi"/>
          <w:sz w:val="24"/>
          <w:szCs w:val="24"/>
        </w:rPr>
        <w:t xml:space="preserve">rather </w:t>
      </w:r>
      <w:r w:rsidR="00F0785D" w:rsidRPr="002223E5">
        <w:rPr>
          <w:rFonts w:cstheme="minorHAnsi"/>
          <w:sz w:val="24"/>
          <w:szCs w:val="24"/>
        </w:rPr>
        <w:t xml:space="preserve">underlying </w:t>
      </w:r>
      <w:r w:rsidR="00465A58" w:rsidRPr="002223E5">
        <w:rPr>
          <w:rFonts w:cstheme="minorHAnsi"/>
          <w:sz w:val="24"/>
          <w:szCs w:val="24"/>
        </w:rPr>
        <w:t>pathology</w:t>
      </w:r>
      <w:r w:rsidR="00F0785D" w:rsidRPr="002223E5">
        <w:rPr>
          <w:rFonts w:cstheme="minorHAnsi"/>
          <w:sz w:val="24"/>
          <w:szCs w:val="24"/>
        </w:rPr>
        <w:t>, movements are not always carried out pain-free in the clinic</w:t>
      </w:r>
      <w:r w:rsidR="00F0785D" w:rsidRPr="002223E5">
        <w:rPr>
          <w:rFonts w:cstheme="minorHAnsi"/>
          <w:sz w:val="24"/>
          <w:szCs w:val="24"/>
        </w:rPr>
        <w:fldChar w:fldCharType="begin"/>
      </w:r>
      <w:r w:rsidR="005C0698">
        <w:rPr>
          <w:rFonts w:cstheme="minorHAnsi"/>
          <w:sz w:val="24"/>
          <w:szCs w:val="24"/>
        </w:rPr>
        <w:instrText xml:space="preserve"> ADDIN EN.CITE &lt;EndNote&gt;&lt;Cite&gt;&lt;Author&gt;Meulders&lt;/Author&gt;&lt;Year&gt;2020&lt;/Year&gt;&lt;RecNum&gt;405&lt;/RecNum&gt;&lt;DisplayText&gt;&lt;style face="superscript"&gt;11&lt;/style&gt;&lt;/DisplayText&gt;&lt;record&gt;&lt;rec-number&gt;405&lt;/rec-number&gt;&lt;foreign-keys&gt;&lt;key app="EN" db-id="5rdpswedut59ebeppe0pstz8wwfpat9dtw9f" timestamp="1590586172"&gt;405&lt;/key&gt;&lt;/foreign-keys&gt;&lt;ref-type name="Journal Article"&gt;17&lt;/ref-type&gt;&lt;contributors&gt;&lt;authors&gt;&lt;author&gt;Meulders, Ann&lt;/author&gt;&lt;/authors&gt;&lt;/contributors&gt;&lt;titles&gt;&lt;title&gt;Fear in the context of pain: Lessons learned from 100 years of fear conditioning research&lt;/title&gt;&lt;secondary-title&gt;Behaviour Research and Therapy&lt;/secondary-title&gt;&lt;/titles&gt;&lt;periodical&gt;&lt;full-title&gt;Behaviour research and therapy&lt;/full-title&gt;&lt;/periodical&gt;&lt;pages&gt;103635&lt;/pages&gt;&lt;volume&gt;131&lt;/volume&gt;&lt;keywords&gt;&lt;keyword&gt;Pain&lt;/keyword&gt;&lt;keyword&gt;Pain-related fear&lt;/keyword&gt;&lt;keyword&gt;Learning&lt;/keyword&gt;&lt;keyword&gt;Classical conditioning&lt;/keyword&gt;&lt;keyword&gt;Acquisition&lt;/keyword&gt;&lt;keyword&gt;Generalization&lt;/keyword&gt;&lt;keyword&gt;Extinction&lt;/keyword&gt;&lt;keyword&gt;Exposure&lt;/keyword&gt;&lt;/keywords&gt;&lt;dates&gt;&lt;year&gt;2020&lt;/year&gt;&lt;pub-dates&gt;&lt;date&gt;2020/08/01/&lt;/date&gt;&lt;/pub-dates&gt;&lt;/dates&gt;&lt;isbn&gt;0005-7967&lt;/isbn&gt;&lt;urls&gt;&lt;related-urls&gt;&lt;url&gt;http://www.sciencedirect.com/science/article/pii/S0005796720300863&lt;/url&gt;&lt;/related-urls&gt;&lt;/urls&gt;&lt;electronic-resource-num&gt;https://doi.org/10.1016/j.brat.2020.103635&lt;/electronic-resource-num&gt;&lt;/record&gt;&lt;/Cite&gt;&lt;/EndNote&gt;</w:instrText>
      </w:r>
      <w:r w:rsidR="00F0785D" w:rsidRPr="002223E5">
        <w:rPr>
          <w:rFonts w:cstheme="minorHAnsi"/>
          <w:sz w:val="24"/>
          <w:szCs w:val="24"/>
        </w:rPr>
        <w:fldChar w:fldCharType="separate"/>
      </w:r>
      <w:r w:rsidR="005C0698" w:rsidRPr="005C0698">
        <w:rPr>
          <w:rFonts w:cstheme="minorHAnsi"/>
          <w:noProof/>
          <w:sz w:val="24"/>
          <w:szCs w:val="24"/>
          <w:vertAlign w:val="superscript"/>
        </w:rPr>
        <w:t>11</w:t>
      </w:r>
      <w:r w:rsidR="00F0785D" w:rsidRPr="002223E5">
        <w:rPr>
          <w:rFonts w:cstheme="minorHAnsi"/>
          <w:sz w:val="24"/>
          <w:szCs w:val="24"/>
        </w:rPr>
        <w:fldChar w:fldCharType="end"/>
      </w:r>
      <w:r w:rsidR="00F0785D" w:rsidRPr="002223E5">
        <w:rPr>
          <w:rFonts w:cstheme="minorHAnsi"/>
          <w:sz w:val="24"/>
          <w:szCs w:val="24"/>
        </w:rPr>
        <w:t>.</w:t>
      </w:r>
      <w:r w:rsidR="004F5548" w:rsidRPr="002223E5">
        <w:rPr>
          <w:rFonts w:eastAsia="Times New Roman" w:cstheme="minorHAnsi"/>
          <w:sz w:val="24"/>
          <w:szCs w:val="24"/>
        </w:rPr>
        <w:t>”</w:t>
      </w:r>
      <w:r w:rsidRPr="002223E5">
        <w:rPr>
          <w:rFonts w:eastAsia="Times New Roman" w:cstheme="minorHAnsi"/>
          <w:i/>
          <w:sz w:val="24"/>
          <w:szCs w:val="24"/>
        </w:rPr>
        <w:t xml:space="preserve"> </w:t>
      </w:r>
    </w:p>
    <w:p w14:paraId="0370AA6E" w14:textId="47B8115F" w:rsidR="0049202D" w:rsidRPr="002223E5" w:rsidRDefault="003A5943"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sz w:val="24"/>
          <w:szCs w:val="24"/>
        </w:rPr>
        <w:t xml:space="preserve">8. </w:t>
      </w:r>
      <w:r w:rsidR="00420ACA" w:rsidRPr="002223E5">
        <w:rPr>
          <w:rFonts w:eastAsia="Times New Roman" w:cstheme="minorHAnsi"/>
          <w:sz w:val="24"/>
          <w:szCs w:val="24"/>
        </w:rPr>
        <w:t>Ethics: Please refer to the document's numbers and dates.</w:t>
      </w:r>
    </w:p>
    <w:p w14:paraId="1446F15D" w14:textId="4DBC60C9" w:rsidR="00A03F9D" w:rsidRPr="002223E5" w:rsidRDefault="0049202D"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i/>
          <w:sz w:val="24"/>
          <w:szCs w:val="24"/>
        </w:rPr>
        <w:t xml:space="preserve">We have added the registration numbers of the </w:t>
      </w:r>
      <w:r w:rsidR="00F13480" w:rsidRPr="002223E5">
        <w:rPr>
          <w:rFonts w:eastAsia="Times New Roman" w:cstheme="minorHAnsi"/>
          <w:i/>
          <w:sz w:val="24"/>
          <w:szCs w:val="24"/>
        </w:rPr>
        <w:t xml:space="preserve">relevant </w:t>
      </w:r>
      <w:r w:rsidRPr="002223E5">
        <w:rPr>
          <w:rFonts w:eastAsia="Times New Roman" w:cstheme="minorHAnsi"/>
          <w:i/>
          <w:sz w:val="24"/>
          <w:szCs w:val="24"/>
        </w:rPr>
        <w:t>ethical approvals on rows 17</w:t>
      </w:r>
      <w:r w:rsidR="00465A58" w:rsidRPr="002223E5">
        <w:rPr>
          <w:rFonts w:eastAsia="Times New Roman" w:cstheme="minorHAnsi"/>
          <w:i/>
          <w:sz w:val="24"/>
          <w:szCs w:val="24"/>
        </w:rPr>
        <w:t>8</w:t>
      </w:r>
      <w:r w:rsidR="001007B1" w:rsidRPr="002223E5">
        <w:rPr>
          <w:rFonts w:eastAsia="Times New Roman" w:cstheme="minorHAnsi"/>
          <w:i/>
          <w:sz w:val="24"/>
          <w:szCs w:val="24"/>
        </w:rPr>
        <w:t>-</w:t>
      </w:r>
      <w:r w:rsidRPr="002223E5">
        <w:rPr>
          <w:rFonts w:eastAsia="Times New Roman" w:cstheme="minorHAnsi"/>
          <w:i/>
          <w:sz w:val="24"/>
          <w:szCs w:val="24"/>
        </w:rPr>
        <w:t>1</w:t>
      </w:r>
      <w:r w:rsidR="00465A58" w:rsidRPr="002223E5">
        <w:rPr>
          <w:rFonts w:eastAsia="Times New Roman" w:cstheme="minorHAnsi"/>
          <w:i/>
          <w:sz w:val="24"/>
          <w:szCs w:val="24"/>
        </w:rPr>
        <w:t>80</w:t>
      </w:r>
      <w:r w:rsidRPr="002223E5">
        <w:rPr>
          <w:rFonts w:eastAsia="Times New Roman" w:cstheme="minorHAnsi"/>
          <w:i/>
          <w:sz w:val="24"/>
          <w:szCs w:val="24"/>
        </w:rPr>
        <w:t>.</w:t>
      </w:r>
      <w:r w:rsidR="00420ACA" w:rsidRPr="002223E5">
        <w:rPr>
          <w:rFonts w:eastAsia="Times New Roman" w:cstheme="minorHAnsi"/>
          <w:i/>
          <w:sz w:val="24"/>
          <w:szCs w:val="24"/>
        </w:rPr>
        <w:br/>
      </w:r>
      <w:r w:rsidR="00420ACA" w:rsidRPr="002223E5">
        <w:rPr>
          <w:rFonts w:eastAsia="Times New Roman" w:cstheme="minorHAnsi"/>
          <w:sz w:val="24"/>
          <w:szCs w:val="24"/>
        </w:rPr>
        <w:br/>
      </w:r>
      <w:r w:rsidR="003A5943" w:rsidRPr="002223E5">
        <w:rPr>
          <w:rFonts w:eastAsia="Times New Roman" w:cstheme="minorHAnsi"/>
          <w:sz w:val="24"/>
          <w:szCs w:val="24"/>
        </w:rPr>
        <w:t xml:space="preserve">9. </w:t>
      </w:r>
      <w:r w:rsidR="00420ACA" w:rsidRPr="002223E5">
        <w:rPr>
          <w:rFonts w:eastAsia="Times New Roman" w:cstheme="minorHAnsi"/>
          <w:sz w:val="24"/>
          <w:szCs w:val="24"/>
        </w:rPr>
        <w:t>Protocol: -207: „wrist, elbow or shoulder that may hinder performing the reaching task" - This is not specific, I would say that participants with limited range of motion in the upper extremity could not be able to the reaching task. Furthermore, what about screening if the movement per se is painful for some participants? I would add this as exclusion criterium.</w:t>
      </w:r>
    </w:p>
    <w:p w14:paraId="061163ED" w14:textId="2E0521AC" w:rsidR="0049202D" w:rsidRPr="002223E5" w:rsidRDefault="00366A16"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i/>
          <w:sz w:val="24"/>
          <w:szCs w:val="24"/>
        </w:rPr>
        <w:t>The exclusion criter</w:t>
      </w:r>
      <w:r w:rsidR="00223A87" w:rsidRPr="002223E5">
        <w:rPr>
          <w:rFonts w:eastAsia="Times New Roman" w:cstheme="minorHAnsi"/>
          <w:i/>
          <w:sz w:val="24"/>
          <w:szCs w:val="24"/>
        </w:rPr>
        <w:t>ia listed in the manuscript</w:t>
      </w:r>
      <w:r w:rsidRPr="002223E5">
        <w:rPr>
          <w:rFonts w:eastAsia="Times New Roman" w:cstheme="minorHAnsi"/>
          <w:i/>
          <w:sz w:val="24"/>
          <w:szCs w:val="24"/>
        </w:rPr>
        <w:t xml:space="preserve"> were </w:t>
      </w:r>
      <w:r w:rsidR="002C1FDC" w:rsidRPr="002223E5">
        <w:rPr>
          <w:rFonts w:eastAsia="Times New Roman" w:cstheme="minorHAnsi"/>
          <w:i/>
          <w:sz w:val="24"/>
          <w:szCs w:val="24"/>
        </w:rPr>
        <w:t xml:space="preserve">used in the reported studies and </w:t>
      </w:r>
      <w:r w:rsidRPr="002223E5">
        <w:rPr>
          <w:rFonts w:eastAsia="Times New Roman" w:cstheme="minorHAnsi"/>
          <w:i/>
          <w:sz w:val="24"/>
          <w:szCs w:val="24"/>
        </w:rPr>
        <w:t>approved by the ethical committees of the r</w:t>
      </w:r>
      <w:r w:rsidR="00223A87" w:rsidRPr="002223E5">
        <w:rPr>
          <w:rFonts w:eastAsia="Times New Roman" w:cstheme="minorHAnsi"/>
          <w:i/>
          <w:sz w:val="24"/>
          <w:szCs w:val="24"/>
        </w:rPr>
        <w:t>espective universities. T</w:t>
      </w:r>
      <w:r w:rsidRPr="002223E5">
        <w:rPr>
          <w:rFonts w:eastAsia="Times New Roman" w:cstheme="minorHAnsi"/>
          <w:i/>
          <w:sz w:val="24"/>
          <w:szCs w:val="24"/>
        </w:rPr>
        <w:t>herefore</w:t>
      </w:r>
      <w:r w:rsidR="001007B1" w:rsidRPr="002223E5">
        <w:rPr>
          <w:rFonts w:eastAsia="Times New Roman" w:cstheme="minorHAnsi"/>
          <w:i/>
          <w:sz w:val="24"/>
          <w:szCs w:val="24"/>
        </w:rPr>
        <w:t>, we</w:t>
      </w:r>
      <w:r w:rsidRPr="002223E5">
        <w:rPr>
          <w:rFonts w:eastAsia="Times New Roman" w:cstheme="minorHAnsi"/>
          <w:i/>
          <w:sz w:val="24"/>
          <w:szCs w:val="24"/>
        </w:rPr>
        <w:t xml:space="preserve"> </w:t>
      </w:r>
      <w:r w:rsidR="001007B1" w:rsidRPr="002223E5">
        <w:rPr>
          <w:rFonts w:eastAsia="Times New Roman" w:cstheme="minorHAnsi"/>
          <w:i/>
          <w:sz w:val="24"/>
          <w:szCs w:val="24"/>
        </w:rPr>
        <w:t>think</w:t>
      </w:r>
      <w:r w:rsidRPr="002223E5">
        <w:rPr>
          <w:rFonts w:eastAsia="Times New Roman" w:cstheme="minorHAnsi"/>
          <w:i/>
          <w:sz w:val="24"/>
          <w:szCs w:val="24"/>
        </w:rPr>
        <w:t xml:space="preserve"> it</w:t>
      </w:r>
      <w:r w:rsidR="002C1FDC" w:rsidRPr="002223E5">
        <w:rPr>
          <w:rFonts w:eastAsia="Times New Roman" w:cstheme="minorHAnsi"/>
          <w:i/>
          <w:sz w:val="24"/>
          <w:szCs w:val="24"/>
        </w:rPr>
        <w:t xml:space="preserve"> is</w:t>
      </w:r>
      <w:r w:rsidRPr="002223E5">
        <w:rPr>
          <w:rFonts w:eastAsia="Times New Roman" w:cstheme="minorHAnsi"/>
          <w:i/>
          <w:sz w:val="24"/>
          <w:szCs w:val="24"/>
        </w:rPr>
        <w:t xml:space="preserve"> </w:t>
      </w:r>
      <w:r w:rsidR="002C1FDC" w:rsidRPr="002223E5">
        <w:rPr>
          <w:rFonts w:eastAsia="Times New Roman" w:cstheme="minorHAnsi"/>
          <w:i/>
          <w:sz w:val="24"/>
          <w:szCs w:val="24"/>
        </w:rPr>
        <w:t>in</w:t>
      </w:r>
      <w:r w:rsidRPr="002223E5">
        <w:rPr>
          <w:rFonts w:eastAsia="Times New Roman" w:cstheme="minorHAnsi"/>
          <w:i/>
          <w:sz w:val="24"/>
          <w:szCs w:val="24"/>
        </w:rPr>
        <w:t xml:space="preserve">appropriate to </w:t>
      </w:r>
      <w:r w:rsidR="002C1FDC" w:rsidRPr="002223E5">
        <w:rPr>
          <w:rFonts w:eastAsia="Times New Roman" w:cstheme="minorHAnsi"/>
          <w:i/>
          <w:sz w:val="24"/>
          <w:szCs w:val="24"/>
        </w:rPr>
        <w:t xml:space="preserve">report </w:t>
      </w:r>
      <w:r w:rsidRPr="002223E5">
        <w:rPr>
          <w:rFonts w:eastAsia="Times New Roman" w:cstheme="minorHAnsi"/>
          <w:i/>
          <w:sz w:val="24"/>
          <w:szCs w:val="24"/>
        </w:rPr>
        <w:t>them</w:t>
      </w:r>
      <w:r w:rsidR="002C1FDC" w:rsidRPr="002223E5">
        <w:rPr>
          <w:rFonts w:eastAsia="Times New Roman" w:cstheme="minorHAnsi"/>
          <w:i/>
          <w:sz w:val="24"/>
          <w:szCs w:val="24"/>
        </w:rPr>
        <w:t xml:space="preserve"> differently</w:t>
      </w:r>
      <w:r w:rsidRPr="002223E5">
        <w:rPr>
          <w:rFonts w:eastAsia="Times New Roman" w:cstheme="minorHAnsi"/>
          <w:i/>
          <w:sz w:val="24"/>
          <w:szCs w:val="24"/>
        </w:rPr>
        <w:t xml:space="preserve"> </w:t>
      </w:r>
      <w:r w:rsidR="002C1FDC" w:rsidRPr="002223E5">
        <w:rPr>
          <w:rFonts w:eastAsia="Times New Roman" w:cstheme="minorHAnsi"/>
          <w:i/>
          <w:sz w:val="24"/>
          <w:szCs w:val="24"/>
        </w:rPr>
        <w:t>in the</w:t>
      </w:r>
      <w:r w:rsidRPr="002223E5">
        <w:rPr>
          <w:rFonts w:eastAsia="Times New Roman" w:cstheme="minorHAnsi"/>
          <w:i/>
          <w:sz w:val="24"/>
          <w:szCs w:val="24"/>
        </w:rPr>
        <w:t xml:space="preserve"> current manuscript. </w:t>
      </w:r>
      <w:r w:rsidR="002C1FDC" w:rsidRPr="002223E5">
        <w:rPr>
          <w:rFonts w:eastAsia="Times New Roman" w:cstheme="minorHAnsi"/>
          <w:i/>
          <w:sz w:val="24"/>
          <w:szCs w:val="24"/>
        </w:rPr>
        <w:t>We do thank the reviewer for the suggestion and will consider changing and specifying the exclusion criteria for future research in healthy samples. In addition, when recruiting</w:t>
      </w:r>
      <w:r w:rsidRPr="002223E5">
        <w:rPr>
          <w:rFonts w:eastAsia="Times New Roman" w:cstheme="minorHAnsi"/>
          <w:i/>
          <w:sz w:val="24"/>
          <w:szCs w:val="24"/>
        </w:rPr>
        <w:t xml:space="preserve"> chronic pain patients, we will of course reconsider the exclusion criteria with the specific pain conditions in mind.</w:t>
      </w:r>
      <w:r w:rsidR="00223A87" w:rsidRPr="002223E5">
        <w:rPr>
          <w:rFonts w:eastAsia="Times New Roman" w:cstheme="minorHAnsi"/>
          <w:i/>
          <w:sz w:val="24"/>
          <w:szCs w:val="24"/>
        </w:rPr>
        <w:t xml:space="preserve"> We have added specification to healthy participants to </w:t>
      </w:r>
      <w:r w:rsidR="004F5548" w:rsidRPr="002223E5">
        <w:rPr>
          <w:rFonts w:eastAsia="Times New Roman" w:cstheme="minorHAnsi"/>
          <w:i/>
          <w:sz w:val="24"/>
          <w:szCs w:val="24"/>
        </w:rPr>
        <w:t>line</w:t>
      </w:r>
      <w:r w:rsidR="00223A87" w:rsidRPr="002223E5">
        <w:rPr>
          <w:rFonts w:eastAsia="Times New Roman" w:cstheme="minorHAnsi"/>
          <w:i/>
          <w:sz w:val="24"/>
          <w:szCs w:val="24"/>
        </w:rPr>
        <w:t xml:space="preserve"> 2</w:t>
      </w:r>
      <w:r w:rsidR="00465A58" w:rsidRPr="002223E5">
        <w:rPr>
          <w:rFonts w:eastAsia="Times New Roman" w:cstheme="minorHAnsi"/>
          <w:i/>
          <w:sz w:val="24"/>
          <w:szCs w:val="24"/>
        </w:rPr>
        <w:t>10</w:t>
      </w:r>
      <w:r w:rsidR="004F5548" w:rsidRPr="002223E5">
        <w:rPr>
          <w:rFonts w:eastAsia="Times New Roman" w:cstheme="minorHAnsi"/>
          <w:i/>
          <w:sz w:val="24"/>
          <w:szCs w:val="24"/>
        </w:rPr>
        <w:t xml:space="preserve"> on page </w:t>
      </w:r>
      <w:r w:rsidR="00465A58" w:rsidRPr="002223E5">
        <w:rPr>
          <w:rFonts w:eastAsia="Times New Roman" w:cstheme="minorHAnsi"/>
          <w:i/>
          <w:sz w:val="24"/>
          <w:szCs w:val="24"/>
        </w:rPr>
        <w:t>5</w:t>
      </w:r>
      <w:r w:rsidR="00223A87" w:rsidRPr="002223E5">
        <w:rPr>
          <w:rFonts w:eastAsia="Times New Roman" w:cstheme="minorHAnsi"/>
          <w:i/>
          <w:sz w:val="24"/>
          <w:szCs w:val="24"/>
        </w:rPr>
        <w:t xml:space="preserve">. </w:t>
      </w:r>
      <w:r w:rsidR="00420ACA" w:rsidRPr="002223E5">
        <w:rPr>
          <w:rFonts w:eastAsia="Times New Roman" w:cstheme="minorHAnsi"/>
          <w:sz w:val="24"/>
          <w:szCs w:val="24"/>
        </w:rPr>
        <w:br/>
      </w:r>
      <w:r w:rsidR="00420ACA" w:rsidRPr="002223E5">
        <w:rPr>
          <w:rFonts w:eastAsia="Times New Roman" w:cstheme="minorHAnsi"/>
          <w:sz w:val="24"/>
          <w:szCs w:val="24"/>
        </w:rPr>
        <w:br/>
      </w:r>
      <w:r w:rsidR="003A5943" w:rsidRPr="002223E5">
        <w:rPr>
          <w:rFonts w:eastAsia="Times New Roman" w:cstheme="minorHAnsi"/>
          <w:sz w:val="24"/>
          <w:szCs w:val="24"/>
        </w:rPr>
        <w:t xml:space="preserve">10. </w:t>
      </w:r>
      <w:r w:rsidR="00420ACA" w:rsidRPr="002223E5">
        <w:rPr>
          <w:rFonts w:eastAsia="Times New Roman" w:cstheme="minorHAnsi"/>
          <w:sz w:val="24"/>
          <w:szCs w:val="24"/>
        </w:rPr>
        <w:t>3.2: What kind of electrodes? What about equipment being used? Some technical details are missing, unless data in Table 1 includes everything? I think, if other groups would like to replicate the method, everything should be described. Is calibration done automatically, or manually? Which software is used to generate stimuli?</w:t>
      </w:r>
    </w:p>
    <w:p w14:paraId="664444D4" w14:textId="77777777" w:rsidR="002D5FF7" w:rsidRPr="002223E5" w:rsidRDefault="0049202D"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 xml:space="preserve">All equipment and software used in the current experiments are described in the Materials table, as advised in the </w:t>
      </w:r>
      <w:r w:rsidR="00CE46D8" w:rsidRPr="002223E5">
        <w:rPr>
          <w:rFonts w:eastAsia="Times New Roman" w:cstheme="minorHAnsi"/>
          <w:i/>
          <w:sz w:val="24"/>
          <w:szCs w:val="24"/>
        </w:rPr>
        <w:t>“</w:t>
      </w:r>
      <w:r w:rsidR="004470BB" w:rsidRPr="002223E5">
        <w:rPr>
          <w:rFonts w:eastAsia="Times New Roman" w:cstheme="minorHAnsi"/>
          <w:i/>
          <w:sz w:val="24"/>
          <w:szCs w:val="24"/>
        </w:rPr>
        <w:t>I</w:t>
      </w:r>
      <w:r w:rsidRPr="002223E5">
        <w:rPr>
          <w:rFonts w:eastAsia="Times New Roman" w:cstheme="minorHAnsi"/>
          <w:i/>
          <w:sz w:val="24"/>
          <w:szCs w:val="24"/>
        </w:rPr>
        <w:t>nstructions to authors</w:t>
      </w:r>
      <w:r w:rsidR="00CE46D8" w:rsidRPr="002223E5">
        <w:rPr>
          <w:rFonts w:eastAsia="Times New Roman" w:cstheme="minorHAnsi"/>
          <w:i/>
          <w:sz w:val="24"/>
          <w:szCs w:val="24"/>
        </w:rPr>
        <w:t>”</w:t>
      </w:r>
      <w:r w:rsidRPr="002223E5">
        <w:rPr>
          <w:rFonts w:eastAsia="Times New Roman" w:cstheme="minorHAnsi"/>
          <w:i/>
          <w:sz w:val="24"/>
          <w:szCs w:val="24"/>
        </w:rPr>
        <w:t xml:space="preserve">. </w:t>
      </w:r>
      <w:r w:rsidR="00594CA9" w:rsidRPr="002223E5">
        <w:rPr>
          <w:rFonts w:eastAsia="Times New Roman" w:cstheme="minorHAnsi"/>
          <w:i/>
          <w:sz w:val="24"/>
          <w:szCs w:val="24"/>
        </w:rPr>
        <w:t xml:space="preserve">We assume </w:t>
      </w:r>
      <w:r w:rsidR="001A6367" w:rsidRPr="002223E5">
        <w:rPr>
          <w:rFonts w:eastAsia="Times New Roman" w:cstheme="minorHAnsi"/>
          <w:i/>
          <w:sz w:val="24"/>
          <w:szCs w:val="24"/>
        </w:rPr>
        <w:t>that by “</w:t>
      </w:r>
      <w:r w:rsidR="001A6367" w:rsidRPr="002223E5">
        <w:rPr>
          <w:rFonts w:eastAsia="Times New Roman" w:cstheme="minorHAnsi"/>
          <w:sz w:val="24"/>
          <w:szCs w:val="24"/>
        </w:rPr>
        <w:t>Which software is used to generate stimuli?</w:t>
      </w:r>
      <w:r w:rsidR="001A6367" w:rsidRPr="002223E5">
        <w:rPr>
          <w:rFonts w:eastAsia="Times New Roman" w:cstheme="minorHAnsi"/>
          <w:i/>
          <w:sz w:val="24"/>
          <w:szCs w:val="24"/>
        </w:rPr>
        <w:t xml:space="preserve">” </w:t>
      </w:r>
      <w:r w:rsidR="00594CA9" w:rsidRPr="002223E5">
        <w:rPr>
          <w:rFonts w:eastAsia="Times New Roman" w:cstheme="minorHAnsi"/>
          <w:i/>
          <w:sz w:val="24"/>
          <w:szCs w:val="24"/>
        </w:rPr>
        <w:t>the reviewer is referring to the electrical stimuli</w:t>
      </w:r>
      <w:r w:rsidR="001A6367" w:rsidRPr="002223E5">
        <w:rPr>
          <w:rFonts w:eastAsia="Times New Roman" w:cstheme="minorHAnsi"/>
          <w:i/>
          <w:sz w:val="24"/>
          <w:szCs w:val="24"/>
        </w:rPr>
        <w:t>.</w:t>
      </w:r>
      <w:r w:rsidR="00594CA9" w:rsidRPr="002223E5">
        <w:rPr>
          <w:rFonts w:eastAsia="Times New Roman" w:cstheme="minorHAnsi"/>
          <w:i/>
          <w:sz w:val="24"/>
          <w:szCs w:val="24"/>
        </w:rPr>
        <w:t xml:space="preserve"> </w:t>
      </w:r>
    </w:p>
    <w:p w14:paraId="50AFDB10" w14:textId="15E99F33" w:rsidR="002D5FF7" w:rsidRPr="002223E5" w:rsidRDefault="00594CA9"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 xml:space="preserve">Calibration of the pain stimulus is done manually, as </w:t>
      </w:r>
      <w:r w:rsidR="004470BB" w:rsidRPr="002223E5">
        <w:rPr>
          <w:rFonts w:eastAsia="Times New Roman" w:cstheme="minorHAnsi"/>
          <w:i/>
          <w:sz w:val="24"/>
          <w:szCs w:val="24"/>
        </w:rPr>
        <w:t>specified</w:t>
      </w:r>
      <w:r w:rsidR="00CE46D8" w:rsidRPr="002223E5">
        <w:rPr>
          <w:rFonts w:eastAsia="Times New Roman" w:cstheme="minorHAnsi"/>
          <w:i/>
          <w:sz w:val="24"/>
          <w:szCs w:val="24"/>
        </w:rPr>
        <w:t xml:space="preserve"> </w:t>
      </w:r>
      <w:r w:rsidR="001007B1" w:rsidRPr="002223E5">
        <w:rPr>
          <w:rFonts w:eastAsia="Times New Roman" w:cstheme="minorHAnsi"/>
          <w:i/>
          <w:sz w:val="24"/>
          <w:szCs w:val="24"/>
        </w:rPr>
        <w:t>in point 4.1</w:t>
      </w:r>
      <w:r w:rsidR="004F5548" w:rsidRPr="002223E5">
        <w:rPr>
          <w:rFonts w:eastAsia="Times New Roman" w:cstheme="minorHAnsi"/>
          <w:i/>
          <w:sz w:val="24"/>
          <w:szCs w:val="24"/>
        </w:rPr>
        <w:t xml:space="preserve"> on page 5</w:t>
      </w:r>
      <w:r w:rsidR="001007B1" w:rsidRPr="002223E5">
        <w:rPr>
          <w:rFonts w:eastAsia="Times New Roman" w:cstheme="minorHAnsi"/>
          <w:i/>
          <w:sz w:val="24"/>
          <w:szCs w:val="24"/>
        </w:rPr>
        <w:t xml:space="preserve"> in</w:t>
      </w:r>
      <w:r w:rsidR="00D0335C" w:rsidRPr="002223E5">
        <w:rPr>
          <w:rFonts w:eastAsia="Times New Roman" w:cstheme="minorHAnsi"/>
          <w:i/>
          <w:sz w:val="24"/>
          <w:szCs w:val="24"/>
        </w:rPr>
        <w:t xml:space="preserve"> the manuscript</w:t>
      </w:r>
      <w:r w:rsidRPr="002223E5">
        <w:rPr>
          <w:rFonts w:eastAsia="Times New Roman" w:cstheme="minorHAnsi"/>
          <w:i/>
          <w:sz w:val="24"/>
          <w:szCs w:val="24"/>
        </w:rPr>
        <w:t xml:space="preserve">. </w:t>
      </w:r>
      <w:r w:rsidR="001007B1" w:rsidRPr="002223E5">
        <w:rPr>
          <w:rFonts w:eastAsia="Times New Roman" w:cstheme="minorHAnsi"/>
          <w:i/>
          <w:sz w:val="24"/>
          <w:szCs w:val="24"/>
        </w:rPr>
        <w:t>Specifically</w:t>
      </w:r>
      <w:r w:rsidR="004470BB" w:rsidRPr="002223E5">
        <w:rPr>
          <w:rFonts w:eastAsia="Times New Roman" w:cstheme="minorHAnsi"/>
          <w:i/>
          <w:sz w:val="24"/>
          <w:szCs w:val="24"/>
        </w:rPr>
        <w:t>, t</w:t>
      </w:r>
      <w:r w:rsidR="00D0335C" w:rsidRPr="002223E5">
        <w:rPr>
          <w:rFonts w:eastAsia="Times New Roman" w:cstheme="minorHAnsi"/>
          <w:i/>
          <w:sz w:val="24"/>
          <w:szCs w:val="24"/>
        </w:rPr>
        <w:t>he intensity of the p</w:t>
      </w:r>
      <w:r w:rsidR="001A6367" w:rsidRPr="002223E5">
        <w:rPr>
          <w:rFonts w:eastAsia="Times New Roman" w:cstheme="minorHAnsi"/>
          <w:i/>
          <w:sz w:val="24"/>
          <w:szCs w:val="24"/>
        </w:rPr>
        <w:t>ain stimulus</w:t>
      </w:r>
      <w:r w:rsidR="00D0335C" w:rsidRPr="002223E5">
        <w:rPr>
          <w:rFonts w:eastAsia="Times New Roman" w:cstheme="minorHAnsi"/>
          <w:i/>
          <w:sz w:val="24"/>
          <w:szCs w:val="24"/>
        </w:rPr>
        <w:t xml:space="preserve"> is</w:t>
      </w:r>
      <w:r w:rsidRPr="002223E5">
        <w:rPr>
          <w:rFonts w:eastAsia="Times New Roman" w:cstheme="minorHAnsi"/>
          <w:i/>
          <w:sz w:val="24"/>
          <w:szCs w:val="24"/>
        </w:rPr>
        <w:t xml:space="preserve"> manually increased and </w:t>
      </w:r>
      <w:r w:rsidR="00D0335C" w:rsidRPr="002223E5">
        <w:rPr>
          <w:rFonts w:eastAsia="Times New Roman" w:cstheme="minorHAnsi"/>
          <w:i/>
          <w:sz w:val="24"/>
          <w:szCs w:val="24"/>
        </w:rPr>
        <w:t xml:space="preserve">the pain stimuli are manually </w:t>
      </w:r>
      <w:r w:rsidRPr="002223E5">
        <w:rPr>
          <w:rFonts w:eastAsia="Times New Roman" w:cstheme="minorHAnsi"/>
          <w:i/>
          <w:sz w:val="24"/>
          <w:szCs w:val="24"/>
        </w:rPr>
        <w:t>triggered by the experimenter</w:t>
      </w:r>
      <w:r w:rsidR="001007B1" w:rsidRPr="002223E5">
        <w:rPr>
          <w:rFonts w:eastAsia="Times New Roman" w:cstheme="minorHAnsi"/>
          <w:i/>
          <w:sz w:val="24"/>
          <w:szCs w:val="24"/>
        </w:rPr>
        <w:t>, using the constant current stimulator</w:t>
      </w:r>
      <w:r w:rsidRPr="002223E5">
        <w:rPr>
          <w:rFonts w:eastAsia="Times New Roman" w:cstheme="minorHAnsi"/>
          <w:i/>
          <w:sz w:val="24"/>
          <w:szCs w:val="24"/>
        </w:rPr>
        <w:t xml:space="preserve">. </w:t>
      </w:r>
      <w:r w:rsidR="002D5FF7" w:rsidRPr="002223E5">
        <w:rPr>
          <w:rFonts w:eastAsia="Times New Roman" w:cstheme="minorHAnsi"/>
          <w:i/>
          <w:sz w:val="24"/>
          <w:szCs w:val="24"/>
        </w:rPr>
        <w:t xml:space="preserve">Therefore, no software is used to generate the </w:t>
      </w:r>
      <w:r w:rsidR="002859D9" w:rsidRPr="002223E5">
        <w:rPr>
          <w:rFonts w:eastAsia="Times New Roman" w:cstheme="minorHAnsi"/>
          <w:i/>
          <w:sz w:val="24"/>
          <w:szCs w:val="24"/>
        </w:rPr>
        <w:t>electrical</w:t>
      </w:r>
      <w:r w:rsidR="002D5FF7" w:rsidRPr="002223E5">
        <w:rPr>
          <w:rFonts w:eastAsia="Times New Roman" w:cstheme="minorHAnsi"/>
          <w:i/>
          <w:sz w:val="24"/>
          <w:szCs w:val="24"/>
        </w:rPr>
        <w:t xml:space="preserve"> stimuli during calibration of the stimulus. We have </w:t>
      </w:r>
      <w:r w:rsidR="004F5548" w:rsidRPr="002223E5">
        <w:rPr>
          <w:rFonts w:eastAsia="Times New Roman" w:cstheme="minorHAnsi"/>
          <w:i/>
          <w:sz w:val="24"/>
          <w:szCs w:val="24"/>
        </w:rPr>
        <w:t xml:space="preserve">edited the sentence on lines </w:t>
      </w:r>
      <w:r w:rsidR="00465A58" w:rsidRPr="002223E5">
        <w:rPr>
          <w:rFonts w:eastAsia="Times New Roman" w:cstheme="minorHAnsi"/>
          <w:i/>
          <w:sz w:val="24"/>
          <w:szCs w:val="24"/>
        </w:rPr>
        <w:t>230-231</w:t>
      </w:r>
      <w:r w:rsidR="004F5548" w:rsidRPr="002223E5">
        <w:rPr>
          <w:rFonts w:eastAsia="Times New Roman" w:cstheme="minorHAnsi"/>
          <w:i/>
          <w:sz w:val="24"/>
          <w:szCs w:val="24"/>
        </w:rPr>
        <w:t xml:space="preserve"> on page 5 to read: “</w:t>
      </w:r>
      <w:r w:rsidR="004F5548" w:rsidRPr="002223E5">
        <w:rPr>
          <w:rFonts w:cstheme="minorHAnsi"/>
          <w:sz w:val="24"/>
          <w:szCs w:val="24"/>
        </w:rPr>
        <w:t>During the pain calibration procedure, manually increase the intensity of the pain stimuli, and trigger the constant current stimulator to deliver the pain stimuli, one stimulus at a time.</w:t>
      </w:r>
      <w:r w:rsidR="004F5548" w:rsidRPr="002223E5">
        <w:rPr>
          <w:rFonts w:eastAsia="Times New Roman" w:cstheme="minorHAnsi"/>
          <w:i/>
          <w:sz w:val="24"/>
          <w:szCs w:val="24"/>
        </w:rPr>
        <w:t>”</w:t>
      </w:r>
    </w:p>
    <w:p w14:paraId="64332296" w14:textId="49921781" w:rsidR="00906C50" w:rsidRPr="002223E5" w:rsidRDefault="002D5FF7" w:rsidP="00787D5E">
      <w:pPr>
        <w:pStyle w:val="NormalWeb"/>
        <w:spacing w:after="0"/>
        <w:jc w:val="left"/>
        <w:rPr>
          <w:rFonts w:asciiTheme="minorHAnsi" w:hAnsiTheme="minorHAnsi" w:cstheme="minorHAnsi"/>
          <w:color w:val="auto"/>
        </w:rPr>
      </w:pPr>
      <w:r w:rsidRPr="002223E5">
        <w:rPr>
          <w:rFonts w:asciiTheme="minorHAnsi" w:hAnsiTheme="minorHAnsi" w:cstheme="minorHAnsi"/>
          <w:i/>
          <w:color w:val="auto"/>
        </w:rPr>
        <w:t xml:space="preserve">During the experiment, the </w:t>
      </w:r>
      <w:r w:rsidR="002859D9" w:rsidRPr="002223E5">
        <w:rPr>
          <w:rFonts w:asciiTheme="minorHAnsi" w:hAnsiTheme="minorHAnsi" w:cstheme="minorHAnsi"/>
          <w:i/>
          <w:color w:val="auto"/>
        </w:rPr>
        <w:t>electrical</w:t>
      </w:r>
      <w:r w:rsidRPr="002223E5">
        <w:rPr>
          <w:rFonts w:asciiTheme="minorHAnsi" w:hAnsiTheme="minorHAnsi" w:cstheme="minorHAnsi"/>
          <w:i/>
          <w:color w:val="auto"/>
        </w:rPr>
        <w:t xml:space="preserve"> stimuli are triggered through the experimental script, which </w:t>
      </w:r>
      <w:r w:rsidR="002859D9" w:rsidRPr="002223E5">
        <w:rPr>
          <w:rFonts w:asciiTheme="minorHAnsi" w:hAnsiTheme="minorHAnsi" w:cstheme="minorHAnsi"/>
          <w:i/>
          <w:color w:val="auto"/>
        </w:rPr>
        <w:t>is</w:t>
      </w:r>
      <w:r w:rsidRPr="002223E5">
        <w:rPr>
          <w:rFonts w:asciiTheme="minorHAnsi" w:hAnsiTheme="minorHAnsi" w:cstheme="minorHAnsi"/>
          <w:i/>
          <w:color w:val="auto"/>
        </w:rPr>
        <w:t xml:space="preserve"> written in the programming language C#. Furthermore, the script </w:t>
      </w:r>
      <w:r w:rsidR="002859D9" w:rsidRPr="002223E5">
        <w:rPr>
          <w:rFonts w:asciiTheme="minorHAnsi" w:hAnsiTheme="minorHAnsi" w:cstheme="minorHAnsi"/>
          <w:i/>
          <w:color w:val="auto"/>
        </w:rPr>
        <w:t>is</w:t>
      </w:r>
      <w:r w:rsidRPr="002223E5">
        <w:rPr>
          <w:rFonts w:asciiTheme="minorHAnsi" w:hAnsiTheme="minorHAnsi" w:cstheme="minorHAnsi"/>
          <w:i/>
          <w:color w:val="auto"/>
        </w:rPr>
        <w:t xml:space="preserve"> run with the cross-platform game engine Unity 2017</w:t>
      </w:r>
      <w:r w:rsidR="001D046A" w:rsidRPr="002223E5">
        <w:rPr>
          <w:rFonts w:asciiTheme="minorHAnsi" w:hAnsiTheme="minorHAnsi" w:cstheme="minorHAnsi"/>
          <w:i/>
          <w:color w:val="auto"/>
        </w:rPr>
        <w:t xml:space="preserve"> (Unity Technologies, San Francisco, CA, USA)</w:t>
      </w:r>
      <w:r w:rsidRPr="002223E5">
        <w:rPr>
          <w:rFonts w:asciiTheme="minorHAnsi" w:hAnsiTheme="minorHAnsi" w:cstheme="minorHAnsi"/>
          <w:i/>
          <w:color w:val="auto"/>
        </w:rPr>
        <w:t xml:space="preserve">. </w:t>
      </w:r>
      <w:r w:rsidR="00CE46D8" w:rsidRPr="002223E5">
        <w:rPr>
          <w:rFonts w:asciiTheme="minorHAnsi" w:hAnsiTheme="minorHAnsi" w:cstheme="minorHAnsi"/>
          <w:i/>
          <w:color w:val="auto"/>
        </w:rPr>
        <w:t xml:space="preserve">We have </w:t>
      </w:r>
      <w:r w:rsidR="004F5548" w:rsidRPr="002223E5">
        <w:rPr>
          <w:rFonts w:asciiTheme="minorHAnsi" w:hAnsiTheme="minorHAnsi" w:cstheme="minorHAnsi"/>
          <w:i/>
          <w:color w:val="auto"/>
        </w:rPr>
        <w:t>specified this in the Materials table</w:t>
      </w:r>
      <w:r w:rsidR="001D046A" w:rsidRPr="002223E5">
        <w:rPr>
          <w:rFonts w:asciiTheme="minorHAnsi" w:hAnsiTheme="minorHAnsi" w:cstheme="minorHAnsi"/>
          <w:i/>
          <w:color w:val="auto"/>
        </w:rPr>
        <w:t xml:space="preserve">, in the </w:t>
      </w:r>
      <w:r w:rsidR="00AF65AD" w:rsidRPr="002223E5">
        <w:rPr>
          <w:rFonts w:asciiTheme="minorHAnsi" w:hAnsiTheme="minorHAnsi" w:cstheme="minorHAnsi"/>
          <w:i/>
          <w:color w:val="auto"/>
        </w:rPr>
        <w:t xml:space="preserve">“Comments/Description” column of the </w:t>
      </w:r>
      <w:r w:rsidR="001D046A" w:rsidRPr="002223E5">
        <w:rPr>
          <w:rFonts w:asciiTheme="minorHAnsi" w:hAnsiTheme="minorHAnsi" w:cstheme="minorHAnsi"/>
          <w:i/>
          <w:color w:val="auto"/>
        </w:rPr>
        <w:t>C# and Unity 2017 rows</w:t>
      </w:r>
      <w:r w:rsidR="004F5548" w:rsidRPr="002223E5">
        <w:rPr>
          <w:rFonts w:asciiTheme="minorHAnsi" w:hAnsiTheme="minorHAnsi" w:cstheme="minorHAnsi"/>
          <w:i/>
          <w:color w:val="auto"/>
        </w:rPr>
        <w:t xml:space="preserve">. </w:t>
      </w:r>
      <w:r w:rsidR="00D701F3" w:rsidRPr="002223E5">
        <w:rPr>
          <w:rFonts w:asciiTheme="minorHAnsi" w:hAnsiTheme="minorHAnsi" w:cstheme="minorHAnsi"/>
          <w:i/>
          <w:color w:val="auto"/>
        </w:rPr>
        <w:t xml:space="preserve">Furthermore, we have added a note to line </w:t>
      </w:r>
      <w:r w:rsidR="00465A58" w:rsidRPr="002223E5">
        <w:rPr>
          <w:rFonts w:asciiTheme="minorHAnsi" w:hAnsiTheme="minorHAnsi" w:cstheme="minorHAnsi"/>
          <w:i/>
          <w:color w:val="auto"/>
        </w:rPr>
        <w:t>260</w:t>
      </w:r>
      <w:r w:rsidR="00D701F3" w:rsidRPr="002223E5">
        <w:rPr>
          <w:rFonts w:asciiTheme="minorHAnsi" w:hAnsiTheme="minorHAnsi" w:cstheme="minorHAnsi"/>
          <w:i/>
          <w:color w:val="auto"/>
        </w:rPr>
        <w:t xml:space="preserve"> on page </w:t>
      </w:r>
      <w:r w:rsidR="00465A58" w:rsidRPr="002223E5">
        <w:rPr>
          <w:rFonts w:asciiTheme="minorHAnsi" w:hAnsiTheme="minorHAnsi" w:cstheme="minorHAnsi"/>
          <w:i/>
          <w:color w:val="auto"/>
        </w:rPr>
        <w:t>6</w:t>
      </w:r>
      <w:r w:rsidR="00D701F3" w:rsidRPr="002223E5">
        <w:rPr>
          <w:rFonts w:asciiTheme="minorHAnsi" w:hAnsiTheme="minorHAnsi" w:cstheme="minorHAnsi"/>
          <w:i/>
          <w:color w:val="auto"/>
        </w:rPr>
        <w:t xml:space="preserve"> to clarify this: </w:t>
      </w:r>
      <w:r w:rsidR="00D701F3" w:rsidRPr="002223E5">
        <w:rPr>
          <w:rFonts w:asciiTheme="minorHAnsi" w:hAnsiTheme="minorHAnsi" w:cstheme="minorHAnsi"/>
          <w:color w:val="auto"/>
        </w:rPr>
        <w:t>“NOTE: The presentation of pain stimuli takes place via the experimental script.”</w:t>
      </w:r>
      <w:r w:rsidR="00420ACA" w:rsidRPr="002223E5">
        <w:rPr>
          <w:rFonts w:asciiTheme="minorHAnsi" w:hAnsiTheme="minorHAnsi" w:cstheme="minorHAnsi"/>
          <w:color w:val="auto"/>
        </w:rPr>
        <w:br/>
      </w:r>
      <w:r w:rsidR="00420ACA" w:rsidRPr="002223E5">
        <w:rPr>
          <w:rFonts w:asciiTheme="minorHAnsi" w:hAnsiTheme="minorHAnsi" w:cstheme="minorHAnsi"/>
          <w:color w:val="auto"/>
        </w:rPr>
        <w:br/>
      </w:r>
      <w:r w:rsidR="003A5943" w:rsidRPr="002223E5">
        <w:rPr>
          <w:rFonts w:asciiTheme="minorHAnsi" w:hAnsiTheme="minorHAnsi" w:cstheme="minorHAnsi"/>
          <w:color w:val="auto"/>
        </w:rPr>
        <w:lastRenderedPageBreak/>
        <w:t xml:space="preserve">11. </w:t>
      </w:r>
      <w:r w:rsidR="00420ACA" w:rsidRPr="002223E5">
        <w:rPr>
          <w:rFonts w:asciiTheme="minorHAnsi" w:hAnsiTheme="minorHAnsi" w:cstheme="minorHAnsi"/>
          <w:color w:val="auto"/>
        </w:rPr>
        <w:t xml:space="preserve">-250: Is there any test for linear increase of the resistance one must perform prior to the experiment? I do not fully agree with the linearity assumption: Once you linearly increase the resistance while subject is reaching arm further, you increased the arm lever. If this is the case, less force is required to perform the movement (torque). This violates crucial trade-off assumption. Yet, this depends on the muscle group being involved in the movement. Has the method and movement trajectories been validated biomechanically, or at least, subjectively? </w:t>
      </w:r>
    </w:p>
    <w:p w14:paraId="18C2AF44" w14:textId="02F8D9DF" w:rsidR="00CE46D8" w:rsidRPr="002223E5" w:rsidRDefault="00A365D2" w:rsidP="002C1F9C">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 xml:space="preserve">A variety of haptic effects can be created using the programming interface of the HapticMaster (HM). One of these includes </w:t>
      </w:r>
      <w:r w:rsidR="00CE46D8" w:rsidRPr="002223E5">
        <w:rPr>
          <w:rFonts w:eastAsia="Times New Roman" w:cstheme="minorHAnsi"/>
          <w:i/>
          <w:sz w:val="24"/>
          <w:szCs w:val="24"/>
        </w:rPr>
        <w:t xml:space="preserve">adding </w:t>
      </w:r>
      <w:r w:rsidR="001007B1" w:rsidRPr="002223E5">
        <w:rPr>
          <w:rFonts w:eastAsia="Times New Roman" w:cstheme="minorHAnsi"/>
          <w:i/>
          <w:sz w:val="24"/>
          <w:szCs w:val="24"/>
        </w:rPr>
        <w:t>the effect of a spring</w:t>
      </w:r>
      <w:r w:rsidR="001007B1" w:rsidRPr="002223E5">
        <w:rPr>
          <w:rFonts w:eastAsia="Times New Roman" w:cstheme="minorHAnsi"/>
          <w:i/>
          <w:sz w:val="24"/>
          <w:szCs w:val="24"/>
        </w:rPr>
        <w:fldChar w:fldCharType="begin"/>
      </w:r>
      <w:r w:rsidR="005C0698">
        <w:rPr>
          <w:rFonts w:eastAsia="Times New Roman" w:cstheme="minorHAnsi"/>
          <w:i/>
          <w:sz w:val="24"/>
          <w:szCs w:val="24"/>
        </w:rPr>
        <w:instrText xml:space="preserve"> ADDIN EN.CITE &lt;EndNote&gt;&lt;Cite&gt;&lt;Author&gt;Van der Linde&lt;/Author&gt;&lt;Year&gt;2002&lt;/Year&gt;&lt;RecNum&gt;439&lt;/RecNum&gt;&lt;DisplayText&gt;&lt;style face="superscript"&gt;13,14&lt;/style&gt;&lt;/DisplayText&gt;&lt;record&gt;&lt;rec-number&gt;439&lt;/rec-number&gt;&lt;foreign-keys&gt;&lt;key app="EN" db-id="5rdpswedut59ebeppe0pstz8wwfpat9dtw9f" timestamp="1595869964"&gt;439&lt;/key&gt;&lt;/foreign-keys&gt;&lt;ref-type name="Conference Proceedings"&gt;10&lt;/ref-type&gt;&lt;contributors&gt;&lt;authors&gt;&lt;author&gt;Van der Linde, Richard Q&lt;/author&gt;&lt;author&gt;Lammertse, Piet&lt;/author&gt;&lt;author&gt;Frederiksen, Erwin&lt;/author&gt;&lt;author&gt;Ruiter, B&lt;/author&gt;&lt;/authors&gt;&lt;/contributors&gt;&lt;titles&gt;&lt;title&gt;The HapticMaster, a new high-performance haptic interface&lt;/title&gt;&lt;secondary-title&gt;Proc. Eurohaptics&lt;/secondary-title&gt;&lt;/titles&gt;&lt;pages&gt;1-5&lt;/pages&gt;&lt;dates&gt;&lt;year&gt;2002&lt;/year&gt;&lt;/dates&gt;&lt;urls&gt;&lt;/urls&gt;&lt;/record&gt;&lt;/Cite&gt;&lt;Cite&gt;&lt;Author&gt;van der Linde&lt;/Author&gt;&lt;Year&gt;2003&lt;/Year&gt;&lt;RecNum&gt;440&lt;/RecNum&gt;&lt;record&gt;&lt;rec-number&gt;440&lt;/rec-number&gt;&lt;foreign-keys&gt;&lt;key app="EN" db-id="5rdpswedut59ebeppe0pstz8wwfpat9dtw9f" timestamp="1595870014"&gt;440&lt;/key&gt;&lt;/foreign-keys&gt;&lt;ref-type name="Journal Article"&gt;17&lt;/ref-type&gt;&lt;contributors&gt;&lt;authors&gt;&lt;author&gt;van der Linde, Richard Q&lt;/author&gt;&lt;author&gt;Lammertse, Piet&lt;/author&gt;&lt;/authors&gt;&lt;/contributors&gt;&lt;titles&gt;&lt;title&gt;HapticMaster–a generic force controlled robot for human interaction&lt;/title&gt;&lt;secondary-title&gt;Industrial Robot: An International Journal&lt;/secondary-title&gt;&lt;/titles&gt;&lt;periodical&gt;&lt;full-title&gt;Industrial Robot: An International Journal&lt;/full-title&gt;&lt;/periodical&gt;&lt;dates&gt;&lt;year&gt;2003&lt;/year&gt;&lt;/dates&gt;&lt;urls&gt;&lt;/urls&gt;&lt;/record&gt;&lt;/Cite&gt;&lt;/EndNote&gt;</w:instrText>
      </w:r>
      <w:r w:rsidR="001007B1" w:rsidRPr="002223E5">
        <w:rPr>
          <w:rFonts w:eastAsia="Times New Roman" w:cstheme="minorHAnsi"/>
          <w:i/>
          <w:sz w:val="24"/>
          <w:szCs w:val="24"/>
        </w:rPr>
        <w:fldChar w:fldCharType="separate"/>
      </w:r>
      <w:r w:rsidR="005C0698" w:rsidRPr="005C0698">
        <w:rPr>
          <w:rFonts w:eastAsia="Times New Roman" w:cstheme="minorHAnsi"/>
          <w:i/>
          <w:noProof/>
          <w:sz w:val="24"/>
          <w:szCs w:val="24"/>
          <w:vertAlign w:val="superscript"/>
        </w:rPr>
        <w:t>13,14</w:t>
      </w:r>
      <w:r w:rsidR="001007B1" w:rsidRPr="002223E5">
        <w:rPr>
          <w:rFonts w:eastAsia="Times New Roman" w:cstheme="minorHAnsi"/>
          <w:i/>
          <w:sz w:val="24"/>
          <w:szCs w:val="24"/>
        </w:rPr>
        <w:fldChar w:fldCharType="end"/>
      </w:r>
      <w:r w:rsidR="001007B1" w:rsidRPr="002223E5">
        <w:rPr>
          <w:rFonts w:eastAsia="Times New Roman" w:cstheme="minorHAnsi"/>
          <w:i/>
          <w:sz w:val="24"/>
          <w:szCs w:val="24"/>
        </w:rPr>
        <w:t>.</w:t>
      </w:r>
      <w:r w:rsidRPr="002223E5">
        <w:rPr>
          <w:rFonts w:eastAsia="Times New Roman" w:cstheme="minorHAnsi"/>
          <w:i/>
          <w:sz w:val="24"/>
          <w:szCs w:val="24"/>
        </w:rPr>
        <w:t xml:space="preserve"> </w:t>
      </w:r>
      <w:r w:rsidR="001007B1" w:rsidRPr="002223E5">
        <w:rPr>
          <w:rFonts w:eastAsia="Times New Roman" w:cstheme="minorHAnsi"/>
          <w:i/>
          <w:sz w:val="24"/>
          <w:szCs w:val="24"/>
        </w:rPr>
        <w:t>This</w:t>
      </w:r>
      <w:r w:rsidRPr="002223E5">
        <w:rPr>
          <w:rFonts w:eastAsia="Times New Roman" w:cstheme="minorHAnsi"/>
          <w:i/>
          <w:sz w:val="24"/>
          <w:szCs w:val="24"/>
        </w:rPr>
        <w:t xml:space="preserve"> was used to create the resistance of the robotic arm in the current </w:t>
      </w:r>
      <w:r w:rsidR="00EF1838" w:rsidRPr="002223E5">
        <w:rPr>
          <w:rFonts w:eastAsia="Times New Roman" w:cstheme="minorHAnsi"/>
          <w:i/>
          <w:sz w:val="24"/>
          <w:szCs w:val="24"/>
        </w:rPr>
        <w:t>paradigm</w:t>
      </w:r>
      <w:r w:rsidRPr="002223E5">
        <w:rPr>
          <w:rFonts w:eastAsia="Times New Roman" w:cstheme="minorHAnsi"/>
          <w:i/>
          <w:sz w:val="24"/>
          <w:szCs w:val="24"/>
        </w:rPr>
        <w:t xml:space="preserve">. Thus, the further the </w:t>
      </w:r>
      <w:r w:rsidR="00EF1838" w:rsidRPr="002223E5">
        <w:rPr>
          <w:rFonts w:eastAsia="Times New Roman" w:cstheme="minorHAnsi"/>
          <w:i/>
          <w:sz w:val="24"/>
          <w:szCs w:val="24"/>
        </w:rPr>
        <w:t xml:space="preserve">(sensor of the) </w:t>
      </w:r>
      <w:r w:rsidRPr="002223E5">
        <w:rPr>
          <w:rFonts w:eastAsia="Times New Roman" w:cstheme="minorHAnsi"/>
          <w:i/>
          <w:sz w:val="24"/>
          <w:szCs w:val="24"/>
        </w:rPr>
        <w:t>arm is moved laterally, the harder the spring will pull</w:t>
      </w:r>
      <w:r w:rsidR="00CE46D8" w:rsidRPr="002223E5">
        <w:rPr>
          <w:rFonts w:eastAsia="Times New Roman" w:cstheme="minorHAnsi"/>
          <w:i/>
          <w:sz w:val="24"/>
          <w:szCs w:val="24"/>
        </w:rPr>
        <w:t xml:space="preserve"> in the opposite direction</w:t>
      </w:r>
      <w:r w:rsidRPr="002223E5">
        <w:rPr>
          <w:rFonts w:eastAsia="Times New Roman" w:cstheme="minorHAnsi"/>
          <w:i/>
          <w:sz w:val="24"/>
          <w:szCs w:val="24"/>
        </w:rPr>
        <w:t>, thus increasing the force needed to perform the furthest movement. We have validated this subjectiv</w:t>
      </w:r>
      <w:r w:rsidR="005437D7" w:rsidRPr="002223E5">
        <w:rPr>
          <w:rFonts w:eastAsia="Times New Roman" w:cstheme="minorHAnsi"/>
          <w:i/>
          <w:sz w:val="24"/>
          <w:szCs w:val="24"/>
        </w:rPr>
        <w:t>ely with the exit</w:t>
      </w:r>
      <w:r w:rsidR="00EF1838" w:rsidRPr="002223E5">
        <w:rPr>
          <w:rFonts w:eastAsia="Times New Roman" w:cstheme="minorHAnsi"/>
          <w:i/>
          <w:sz w:val="24"/>
          <w:szCs w:val="24"/>
        </w:rPr>
        <w:t xml:space="preserve"> </w:t>
      </w:r>
      <w:r w:rsidR="005437D7" w:rsidRPr="002223E5">
        <w:rPr>
          <w:rFonts w:eastAsia="Times New Roman" w:cstheme="minorHAnsi"/>
          <w:i/>
          <w:sz w:val="24"/>
          <w:szCs w:val="24"/>
        </w:rPr>
        <w:t xml:space="preserve">questionnaire, </w:t>
      </w:r>
      <w:r w:rsidRPr="002223E5">
        <w:rPr>
          <w:rFonts w:eastAsia="Times New Roman" w:cstheme="minorHAnsi"/>
          <w:i/>
          <w:sz w:val="24"/>
          <w:szCs w:val="24"/>
        </w:rPr>
        <w:t xml:space="preserve">in which participants are asked to </w:t>
      </w:r>
      <w:r w:rsidR="005437D7" w:rsidRPr="002223E5">
        <w:rPr>
          <w:rFonts w:eastAsia="Times New Roman" w:cstheme="minorHAnsi"/>
          <w:i/>
          <w:sz w:val="24"/>
          <w:szCs w:val="24"/>
        </w:rPr>
        <w:t xml:space="preserve">post-experimentally </w:t>
      </w:r>
      <w:r w:rsidR="00CE46D8" w:rsidRPr="002223E5">
        <w:rPr>
          <w:rFonts w:eastAsia="Times New Roman" w:cstheme="minorHAnsi"/>
          <w:i/>
          <w:sz w:val="24"/>
          <w:szCs w:val="24"/>
        </w:rPr>
        <w:t>report which movements they believe</w:t>
      </w:r>
      <w:r w:rsidR="005437D7" w:rsidRPr="002223E5">
        <w:rPr>
          <w:rFonts w:eastAsia="Times New Roman" w:cstheme="minorHAnsi"/>
          <w:i/>
          <w:sz w:val="24"/>
          <w:szCs w:val="24"/>
        </w:rPr>
        <w:t>d were</w:t>
      </w:r>
      <w:r w:rsidR="00CE46D8" w:rsidRPr="002223E5">
        <w:rPr>
          <w:rFonts w:eastAsia="Times New Roman" w:cstheme="minorHAnsi"/>
          <w:i/>
          <w:sz w:val="24"/>
          <w:szCs w:val="24"/>
        </w:rPr>
        <w:t xml:space="preserve"> paired with the </w:t>
      </w:r>
      <w:r w:rsidR="002859D9" w:rsidRPr="002223E5">
        <w:rPr>
          <w:rFonts w:eastAsia="Times New Roman" w:cstheme="minorHAnsi"/>
          <w:i/>
          <w:sz w:val="24"/>
          <w:szCs w:val="24"/>
        </w:rPr>
        <w:t xml:space="preserve">strongest </w:t>
      </w:r>
      <w:r w:rsidR="00CE46D8" w:rsidRPr="002223E5">
        <w:rPr>
          <w:rFonts w:eastAsia="Times New Roman" w:cstheme="minorHAnsi"/>
          <w:i/>
          <w:sz w:val="24"/>
          <w:szCs w:val="24"/>
        </w:rPr>
        <w:t xml:space="preserve">and </w:t>
      </w:r>
      <w:r w:rsidR="002859D9" w:rsidRPr="002223E5">
        <w:rPr>
          <w:rFonts w:eastAsia="Times New Roman" w:cstheme="minorHAnsi"/>
          <w:i/>
          <w:sz w:val="24"/>
          <w:szCs w:val="24"/>
        </w:rPr>
        <w:t xml:space="preserve">lowest </w:t>
      </w:r>
      <w:r w:rsidR="00CE46D8" w:rsidRPr="002223E5">
        <w:rPr>
          <w:rFonts w:eastAsia="Times New Roman" w:cstheme="minorHAnsi"/>
          <w:i/>
          <w:sz w:val="24"/>
          <w:szCs w:val="24"/>
        </w:rPr>
        <w:t>resistance</w:t>
      </w:r>
      <w:r w:rsidRPr="002223E5">
        <w:rPr>
          <w:rFonts w:eastAsia="Times New Roman" w:cstheme="minorHAnsi"/>
          <w:i/>
          <w:sz w:val="24"/>
          <w:szCs w:val="24"/>
        </w:rPr>
        <w:t xml:space="preserve">. </w:t>
      </w:r>
      <w:r w:rsidR="005437D7" w:rsidRPr="002223E5">
        <w:rPr>
          <w:rFonts w:eastAsia="Times New Roman" w:cstheme="minorHAnsi"/>
          <w:i/>
          <w:sz w:val="24"/>
          <w:szCs w:val="24"/>
        </w:rPr>
        <w:t>P</w:t>
      </w:r>
      <w:r w:rsidRPr="002223E5">
        <w:rPr>
          <w:rFonts w:eastAsia="Times New Roman" w:cstheme="minorHAnsi"/>
          <w:i/>
          <w:sz w:val="24"/>
          <w:szCs w:val="24"/>
        </w:rPr>
        <w:t xml:space="preserve">articipants generally report T1/G1 as being paired with the </w:t>
      </w:r>
      <w:r w:rsidR="004F5548" w:rsidRPr="002223E5">
        <w:rPr>
          <w:rFonts w:eastAsia="Times New Roman" w:cstheme="minorHAnsi"/>
          <w:i/>
          <w:sz w:val="24"/>
          <w:szCs w:val="24"/>
        </w:rPr>
        <w:t xml:space="preserve">lowest </w:t>
      </w:r>
      <w:r w:rsidRPr="002223E5">
        <w:rPr>
          <w:rFonts w:eastAsia="Times New Roman" w:cstheme="minorHAnsi"/>
          <w:i/>
          <w:sz w:val="24"/>
          <w:szCs w:val="24"/>
        </w:rPr>
        <w:t xml:space="preserve">resistance, and T3/G3 as being paired with the </w:t>
      </w:r>
      <w:r w:rsidR="004F5548" w:rsidRPr="002223E5">
        <w:rPr>
          <w:rFonts w:eastAsia="Times New Roman" w:cstheme="minorHAnsi"/>
          <w:i/>
          <w:sz w:val="24"/>
          <w:szCs w:val="24"/>
        </w:rPr>
        <w:t xml:space="preserve">strongest </w:t>
      </w:r>
      <w:r w:rsidRPr="002223E5">
        <w:rPr>
          <w:rFonts w:eastAsia="Times New Roman" w:cstheme="minorHAnsi"/>
          <w:i/>
          <w:sz w:val="24"/>
          <w:szCs w:val="24"/>
        </w:rPr>
        <w:t>resistance (see fig. 1 below)</w:t>
      </w:r>
      <w:r w:rsidR="005437D7" w:rsidRPr="002223E5">
        <w:rPr>
          <w:rFonts w:eastAsia="Times New Roman" w:cstheme="minorHAnsi"/>
          <w:i/>
          <w:sz w:val="24"/>
          <w:szCs w:val="24"/>
        </w:rPr>
        <w:t>, providing subjective validation of the effort</w:t>
      </w:r>
      <w:r w:rsidRPr="002223E5">
        <w:rPr>
          <w:rFonts w:eastAsia="Times New Roman" w:cstheme="minorHAnsi"/>
          <w:i/>
          <w:sz w:val="24"/>
          <w:szCs w:val="24"/>
        </w:rPr>
        <w:t xml:space="preserve">. </w:t>
      </w:r>
    </w:p>
    <w:p w14:paraId="7FCA84F6" w14:textId="2C164C1C" w:rsidR="00A365D2" w:rsidRPr="002223E5" w:rsidRDefault="00A365D2" w:rsidP="002C1F9C">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Furthermore, the HM tracks the force used during each trial</w:t>
      </w:r>
      <w:r w:rsidR="005437D7" w:rsidRPr="002223E5">
        <w:rPr>
          <w:rFonts w:eastAsia="Times New Roman" w:cstheme="minorHAnsi"/>
          <w:i/>
          <w:sz w:val="24"/>
          <w:szCs w:val="24"/>
        </w:rPr>
        <w:t>,</w:t>
      </w:r>
      <w:r w:rsidRPr="002223E5">
        <w:rPr>
          <w:rFonts w:eastAsia="Times New Roman" w:cstheme="minorHAnsi"/>
          <w:i/>
          <w:sz w:val="24"/>
          <w:szCs w:val="24"/>
        </w:rPr>
        <w:t xml:space="preserve"> at a 20ms precision. We have visualized the force used by </w:t>
      </w:r>
      <w:r w:rsidR="00EF1838" w:rsidRPr="002223E5">
        <w:rPr>
          <w:rFonts w:eastAsia="Times New Roman" w:cstheme="minorHAnsi"/>
          <w:i/>
          <w:sz w:val="24"/>
          <w:szCs w:val="24"/>
        </w:rPr>
        <w:t>an exemplary</w:t>
      </w:r>
      <w:r w:rsidRPr="002223E5">
        <w:rPr>
          <w:rFonts w:eastAsia="Times New Roman" w:cstheme="minorHAnsi"/>
          <w:i/>
          <w:sz w:val="24"/>
          <w:szCs w:val="24"/>
        </w:rPr>
        <w:t xml:space="preserve"> participant during one trial, in which the participant performs G3 (the furthest possible movement trajectory), in figure 2 below.</w:t>
      </w:r>
      <w:r w:rsidR="005437D7" w:rsidRPr="002223E5">
        <w:rPr>
          <w:rFonts w:eastAsia="Times New Roman" w:cstheme="minorHAnsi"/>
          <w:i/>
          <w:sz w:val="24"/>
          <w:szCs w:val="24"/>
        </w:rPr>
        <w:t xml:space="preserve"> During a G3 movement, p</w:t>
      </w:r>
      <w:r w:rsidRPr="002223E5">
        <w:rPr>
          <w:rFonts w:eastAsia="Times New Roman" w:cstheme="minorHAnsi"/>
          <w:i/>
          <w:sz w:val="24"/>
          <w:szCs w:val="24"/>
        </w:rPr>
        <w:t>articipants move from the left of the movement pla</w:t>
      </w:r>
      <w:r w:rsidR="00EF1838" w:rsidRPr="002223E5">
        <w:rPr>
          <w:rFonts w:eastAsia="Times New Roman" w:cstheme="minorHAnsi"/>
          <w:i/>
          <w:sz w:val="24"/>
          <w:szCs w:val="24"/>
        </w:rPr>
        <w:t>ne</w:t>
      </w:r>
      <w:r w:rsidRPr="002223E5">
        <w:rPr>
          <w:rFonts w:eastAsia="Times New Roman" w:cstheme="minorHAnsi"/>
          <w:i/>
          <w:sz w:val="24"/>
          <w:szCs w:val="24"/>
        </w:rPr>
        <w:t xml:space="preserve"> to the right of the movement pla</w:t>
      </w:r>
      <w:r w:rsidR="00EF1838" w:rsidRPr="002223E5">
        <w:rPr>
          <w:rFonts w:eastAsia="Times New Roman" w:cstheme="minorHAnsi"/>
          <w:i/>
          <w:sz w:val="24"/>
          <w:szCs w:val="24"/>
        </w:rPr>
        <w:t>ne</w:t>
      </w:r>
      <w:r w:rsidRPr="002223E5">
        <w:rPr>
          <w:rFonts w:eastAsia="Times New Roman" w:cstheme="minorHAnsi"/>
          <w:i/>
          <w:sz w:val="24"/>
          <w:szCs w:val="24"/>
        </w:rPr>
        <w:t xml:space="preserve">. Thus, force increases linearly when moving to the right. The width of the movement </w:t>
      </w:r>
      <w:r w:rsidR="00CE46D8" w:rsidRPr="002223E5">
        <w:rPr>
          <w:rFonts w:eastAsia="Times New Roman" w:cstheme="minorHAnsi"/>
          <w:i/>
          <w:sz w:val="24"/>
          <w:szCs w:val="24"/>
        </w:rPr>
        <w:t xml:space="preserve">depicted in figure 2 </w:t>
      </w:r>
      <w:r w:rsidRPr="002223E5">
        <w:rPr>
          <w:rFonts w:eastAsia="Times New Roman" w:cstheme="minorHAnsi"/>
          <w:i/>
          <w:sz w:val="24"/>
          <w:szCs w:val="24"/>
        </w:rPr>
        <w:t>is approximately 35cm (the width of the entire movement plain is 4</w:t>
      </w:r>
      <w:r w:rsidR="004F5548" w:rsidRPr="002223E5">
        <w:rPr>
          <w:rFonts w:eastAsia="Times New Roman" w:cstheme="minorHAnsi"/>
          <w:i/>
          <w:sz w:val="24"/>
          <w:szCs w:val="24"/>
        </w:rPr>
        <w:t>1</w:t>
      </w:r>
      <w:r w:rsidRPr="002223E5">
        <w:rPr>
          <w:rFonts w:eastAsia="Times New Roman" w:cstheme="minorHAnsi"/>
          <w:i/>
          <w:sz w:val="24"/>
          <w:szCs w:val="24"/>
        </w:rPr>
        <w:t xml:space="preserve">cm and the width of each trajectory arch is approx. 7cm). After reaching G3, the participant moves back to the target, which is situated at the upper left corner of the movement plain. Thus, we can see that the force first linearly increases when moving to the right, after which it decreases, due to the participant moving from right to left to reach the target, meaning that the pull of the spring decreases. </w:t>
      </w:r>
    </w:p>
    <w:p w14:paraId="175BD997" w14:textId="3F4BD728" w:rsidR="00A365D2" w:rsidRPr="002223E5" w:rsidRDefault="00D12622" w:rsidP="002C1F9C">
      <w:pPr>
        <w:shd w:val="clear" w:color="auto" w:fill="FFFFFF"/>
        <w:spacing w:before="100" w:beforeAutospacing="1" w:after="100" w:afterAutospacing="1" w:line="240" w:lineRule="auto"/>
        <w:rPr>
          <w:rFonts w:eastAsia="Times New Roman" w:cstheme="minorHAnsi"/>
          <w:i/>
          <w:sz w:val="24"/>
          <w:szCs w:val="24"/>
        </w:rPr>
      </w:pPr>
      <w:r w:rsidRPr="002223E5">
        <w:rPr>
          <w:rFonts w:cstheme="minorHAnsi"/>
          <w:noProof/>
          <w:sz w:val="24"/>
          <w:szCs w:val="24"/>
        </w:rPr>
        <w:lastRenderedPageBreak/>
        <w:drawing>
          <wp:inline distT="0" distB="0" distL="0" distR="0" wp14:anchorId="5B89E9A1" wp14:editId="557A1DDE">
            <wp:extent cx="5943600" cy="383159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A365D2" w:rsidRPr="002223E5">
        <w:rPr>
          <w:rFonts w:cstheme="minorHAnsi"/>
          <w:noProof/>
          <w:sz w:val="24"/>
          <w:szCs w:val="24"/>
        </w:rPr>
        <mc:AlternateContent>
          <mc:Choice Requires="wps">
            <w:drawing>
              <wp:anchor distT="0" distB="0" distL="114300" distR="114300" simplePos="0" relativeHeight="251660288" behindDoc="0" locked="0" layoutInCell="1" allowOverlap="1" wp14:anchorId="14818D0A" wp14:editId="490C8090">
                <wp:simplePos x="0" y="0"/>
                <wp:positionH relativeFrom="column">
                  <wp:posOffset>301532</wp:posOffset>
                </wp:positionH>
                <wp:positionV relativeFrom="paragraph">
                  <wp:posOffset>3949823</wp:posOffset>
                </wp:positionV>
                <wp:extent cx="5943600" cy="98996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943600" cy="989965"/>
                        </a:xfrm>
                        <a:prstGeom prst="rect">
                          <a:avLst/>
                        </a:prstGeom>
                        <a:solidFill>
                          <a:prstClr val="white"/>
                        </a:solidFill>
                        <a:ln>
                          <a:noFill/>
                        </a:ln>
                      </wps:spPr>
                      <wps:txbx>
                        <w:txbxContent>
                          <w:p w14:paraId="5FABF6A7" w14:textId="1B33730D" w:rsidR="00EC41B0" w:rsidRPr="00787D5E" w:rsidRDefault="00EC41B0" w:rsidP="00E17DBA">
                            <w:pPr>
                              <w:pStyle w:val="Caption"/>
                              <w:rPr>
                                <w:rFonts w:eastAsia="Times New Roman" w:cstheme="minorHAnsi"/>
                                <w:color w:val="auto"/>
                                <w:sz w:val="22"/>
                                <w:szCs w:val="22"/>
                              </w:rPr>
                            </w:pPr>
                            <w:r w:rsidRPr="00787D5E">
                              <w:rPr>
                                <w:rFonts w:cstheme="minorHAnsi"/>
                                <w:b/>
                                <w:color w:val="auto"/>
                                <w:sz w:val="22"/>
                                <w:szCs w:val="22"/>
                              </w:rPr>
                              <w:t xml:space="preserve">Figure </w:t>
                            </w:r>
                            <w:r w:rsidRPr="00787D5E">
                              <w:rPr>
                                <w:rFonts w:cstheme="minorHAnsi"/>
                                <w:b/>
                                <w:color w:val="auto"/>
                                <w:sz w:val="22"/>
                                <w:szCs w:val="22"/>
                              </w:rPr>
                              <w:fldChar w:fldCharType="begin"/>
                            </w:r>
                            <w:r w:rsidRPr="00787D5E">
                              <w:rPr>
                                <w:rFonts w:cstheme="minorHAnsi"/>
                                <w:b/>
                                <w:color w:val="auto"/>
                                <w:sz w:val="22"/>
                                <w:szCs w:val="22"/>
                              </w:rPr>
                              <w:instrText xml:space="preserve"> SEQ Figure \* ARABIC </w:instrText>
                            </w:r>
                            <w:r w:rsidRPr="00787D5E">
                              <w:rPr>
                                <w:rFonts w:cstheme="minorHAnsi"/>
                                <w:b/>
                                <w:color w:val="auto"/>
                                <w:sz w:val="22"/>
                                <w:szCs w:val="22"/>
                              </w:rPr>
                              <w:fldChar w:fldCharType="separate"/>
                            </w:r>
                            <w:r w:rsidRPr="00787D5E">
                              <w:rPr>
                                <w:rFonts w:cstheme="minorHAnsi"/>
                                <w:b/>
                                <w:noProof/>
                                <w:color w:val="auto"/>
                                <w:sz w:val="22"/>
                                <w:szCs w:val="22"/>
                              </w:rPr>
                              <w:t>1</w:t>
                            </w:r>
                            <w:r w:rsidRPr="00787D5E">
                              <w:rPr>
                                <w:rFonts w:cstheme="minorHAnsi"/>
                                <w:b/>
                                <w:color w:val="auto"/>
                                <w:sz w:val="22"/>
                                <w:szCs w:val="22"/>
                              </w:rPr>
                              <w:fldChar w:fldCharType="end"/>
                            </w:r>
                            <w:r w:rsidRPr="00787D5E">
                              <w:rPr>
                                <w:rFonts w:cstheme="minorHAnsi"/>
                                <w:b/>
                                <w:color w:val="auto"/>
                                <w:sz w:val="22"/>
                                <w:szCs w:val="22"/>
                              </w:rPr>
                              <w:t>.</w:t>
                            </w:r>
                            <w:r w:rsidRPr="00787D5E">
                              <w:rPr>
                                <w:rFonts w:cstheme="minorHAnsi"/>
                                <w:color w:val="auto"/>
                                <w:sz w:val="22"/>
                                <w:szCs w:val="22"/>
                              </w:rPr>
                              <w:t xml:space="preserve"> Responses to the exit questionnaire of Glogan et al.</w:t>
                            </w:r>
                            <w:r w:rsidRPr="00787D5E">
                              <w:rPr>
                                <w:rFonts w:cstheme="minorHAnsi"/>
                                <w:color w:val="auto"/>
                                <w:sz w:val="22"/>
                                <w:szCs w:val="22"/>
                              </w:rPr>
                              <w:fldChar w:fldCharType="begin"/>
                            </w:r>
                            <w:r w:rsidRPr="00787D5E">
                              <w:rPr>
                                <w:rFonts w:cstheme="minorHAnsi"/>
                                <w:color w:val="auto"/>
                                <w:sz w:val="22"/>
                                <w:szCs w:val="22"/>
                              </w:rPr>
                              <w:instrText xml:space="preserve"> ADDIN EN.CITE &lt;EndNote&gt;&lt;Cite&gt;&lt;Author&gt;Glogan&lt;/Author&gt;&lt;Year&gt;2020&lt;/Year&gt;&lt;RecNum&gt;357&lt;/RecNum&gt;&lt;DisplayText&gt;&lt;style face="superscript"&gt;1&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Pr="00787D5E">
                              <w:rPr>
                                <w:rFonts w:cstheme="minorHAnsi"/>
                                <w:color w:val="auto"/>
                                <w:sz w:val="22"/>
                                <w:szCs w:val="22"/>
                              </w:rPr>
                              <w:fldChar w:fldCharType="separate"/>
                            </w:r>
                            <w:r w:rsidRPr="00787D5E">
                              <w:rPr>
                                <w:rFonts w:cstheme="minorHAnsi"/>
                                <w:noProof/>
                                <w:color w:val="auto"/>
                                <w:sz w:val="22"/>
                                <w:szCs w:val="22"/>
                                <w:vertAlign w:val="superscript"/>
                              </w:rPr>
                              <w:t>1</w:t>
                            </w:r>
                            <w:r w:rsidRPr="00787D5E">
                              <w:rPr>
                                <w:rFonts w:cstheme="minorHAnsi"/>
                                <w:color w:val="auto"/>
                                <w:sz w:val="22"/>
                                <w:szCs w:val="22"/>
                              </w:rPr>
                              <w:fldChar w:fldCharType="end"/>
                            </w:r>
                            <w:r w:rsidRPr="00787D5E">
                              <w:rPr>
                                <w:rFonts w:cstheme="minorHAnsi"/>
                                <w:color w:val="auto"/>
                                <w:sz w:val="22"/>
                                <w:szCs w:val="22"/>
                              </w:rPr>
                              <w:t xml:space="preserve"> The question inquired which movement trajectory (T1-3 during acquisition; G1-3 during generalization) is paired with the lowest (grey) and strongest (black) resistance. The graph shows responses collected from all tested participants in Glogan et al.</w:t>
                            </w:r>
                            <w:r w:rsidRPr="00787D5E">
                              <w:rPr>
                                <w:rFonts w:cstheme="minorHAnsi"/>
                                <w:color w:val="auto"/>
                                <w:sz w:val="22"/>
                                <w:szCs w:val="22"/>
                              </w:rPr>
                              <w:fldChar w:fldCharType="begin"/>
                            </w:r>
                            <w:r w:rsidRPr="00787D5E">
                              <w:rPr>
                                <w:rFonts w:cstheme="minorHAnsi"/>
                                <w:color w:val="auto"/>
                                <w:sz w:val="22"/>
                                <w:szCs w:val="22"/>
                              </w:rPr>
                              <w:instrText xml:space="preserve"> ADDIN EN.CITE &lt;EndNote&gt;&lt;Cite&gt;&lt;Author&gt;Glogan&lt;/Author&gt;&lt;Year&gt;2020&lt;/Year&gt;&lt;RecNum&gt;357&lt;/RecNum&gt;&lt;DisplayText&gt;&lt;style face="superscript"&gt;1&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Pr="00787D5E">
                              <w:rPr>
                                <w:rFonts w:cstheme="minorHAnsi"/>
                                <w:color w:val="auto"/>
                                <w:sz w:val="22"/>
                                <w:szCs w:val="22"/>
                              </w:rPr>
                              <w:fldChar w:fldCharType="separate"/>
                            </w:r>
                            <w:r w:rsidRPr="00787D5E">
                              <w:rPr>
                                <w:rFonts w:cstheme="minorHAnsi"/>
                                <w:noProof/>
                                <w:color w:val="auto"/>
                                <w:sz w:val="22"/>
                                <w:szCs w:val="22"/>
                                <w:vertAlign w:val="superscript"/>
                              </w:rPr>
                              <w:t>1</w:t>
                            </w:r>
                            <w:r w:rsidRPr="00787D5E">
                              <w:rPr>
                                <w:rFonts w:cstheme="minorHAnsi"/>
                                <w:color w:val="auto"/>
                                <w:sz w:val="22"/>
                                <w:szCs w:val="22"/>
                              </w:rPr>
                              <w:fldChar w:fldCharType="end"/>
                            </w:r>
                            <w:r w:rsidRPr="00787D5E">
                              <w:rPr>
                                <w:rFonts w:cstheme="minorHAnsi"/>
                                <w:color w:val="auto"/>
                                <w:sz w:val="22"/>
                                <w:szCs w:val="22"/>
                              </w:rPr>
                              <w:t xml:space="preserve">Thus, between 50 and 53 participants out of 64 reported T1/G1 being paired with the lowest and T3/G3 with the strongest resista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4818D0A" id="_x0000_t202" coordsize="21600,21600" o:spt="202" path="m,l,21600r21600,l21600,xe">
                <v:stroke joinstyle="miter"/>
                <v:path gradientshapeok="t" o:connecttype="rect"/>
              </v:shapetype>
              <v:shape id="Text Box 3" o:spid="_x0000_s1026" type="#_x0000_t202" style="position:absolute;margin-left:23.75pt;margin-top:311pt;width:468pt;height:77.9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" stroked="f">
                <v:textbox style="mso-fit-shape-to-text:t" inset="0,0,0,0">
                  <w:txbxContent>
                    <w:p w14:paraId="5FABF6A7" w14:textId="1B33730D" w:rsidR="00EC41B0" w:rsidRPr="00787D5E" w:rsidRDefault="00EC41B0" w:rsidP="00E17DBA">
                      <w:pPr>
                        <w:pStyle w:val="Caption"/>
                        <w:rPr>
                          <w:rFonts w:eastAsia="Times New Roman" w:cstheme="minorHAnsi"/>
                          <w:color w:val="auto"/>
                          <w:sz w:val="22"/>
                          <w:szCs w:val="22"/>
                        </w:rPr>
                      </w:pPr>
                      <w:r w:rsidRPr="00787D5E">
                        <w:rPr>
                          <w:rFonts w:cstheme="minorHAnsi"/>
                          <w:b/>
                          <w:color w:val="auto"/>
                          <w:sz w:val="22"/>
                          <w:szCs w:val="22"/>
                        </w:rPr>
                        <w:t xml:space="preserve">Figure </w:t>
                      </w:r>
                      <w:r w:rsidRPr="00787D5E">
                        <w:rPr>
                          <w:rFonts w:cstheme="minorHAnsi"/>
                          <w:b/>
                          <w:color w:val="auto"/>
                          <w:sz w:val="22"/>
                          <w:szCs w:val="22"/>
                        </w:rPr>
                        <w:fldChar w:fldCharType="begin"/>
                      </w:r>
                      <w:r w:rsidRPr="00787D5E">
                        <w:rPr>
                          <w:rFonts w:cstheme="minorHAnsi"/>
                          <w:b/>
                          <w:color w:val="auto"/>
                          <w:sz w:val="22"/>
                          <w:szCs w:val="22"/>
                        </w:rPr>
                        <w:instrText xml:space="preserve"> SEQ Figure \* ARABIC </w:instrText>
                      </w:r>
                      <w:r w:rsidRPr="00787D5E">
                        <w:rPr>
                          <w:rFonts w:cstheme="minorHAnsi"/>
                          <w:b/>
                          <w:color w:val="auto"/>
                          <w:sz w:val="22"/>
                          <w:szCs w:val="22"/>
                        </w:rPr>
                        <w:fldChar w:fldCharType="separate"/>
                      </w:r>
                      <w:r w:rsidRPr="00787D5E">
                        <w:rPr>
                          <w:rFonts w:cstheme="minorHAnsi"/>
                          <w:b/>
                          <w:noProof/>
                          <w:color w:val="auto"/>
                          <w:sz w:val="22"/>
                          <w:szCs w:val="22"/>
                        </w:rPr>
                        <w:t>1</w:t>
                      </w:r>
                      <w:r w:rsidRPr="00787D5E">
                        <w:rPr>
                          <w:rFonts w:cstheme="minorHAnsi"/>
                          <w:b/>
                          <w:color w:val="auto"/>
                          <w:sz w:val="22"/>
                          <w:szCs w:val="22"/>
                        </w:rPr>
                        <w:fldChar w:fldCharType="end"/>
                      </w:r>
                      <w:r w:rsidRPr="00787D5E">
                        <w:rPr>
                          <w:rFonts w:cstheme="minorHAnsi"/>
                          <w:b/>
                          <w:color w:val="auto"/>
                          <w:sz w:val="22"/>
                          <w:szCs w:val="22"/>
                        </w:rPr>
                        <w:t>.</w:t>
                      </w:r>
                      <w:r w:rsidRPr="00787D5E">
                        <w:rPr>
                          <w:rFonts w:cstheme="minorHAnsi"/>
                          <w:color w:val="auto"/>
                          <w:sz w:val="22"/>
                          <w:szCs w:val="22"/>
                        </w:rPr>
                        <w:t xml:space="preserve"> Responses to the exit questionnaire of Glogan et al.</w:t>
                      </w:r>
                      <w:r w:rsidRPr="00787D5E">
                        <w:rPr>
                          <w:rFonts w:cstheme="minorHAnsi"/>
                          <w:color w:val="auto"/>
                          <w:sz w:val="22"/>
                          <w:szCs w:val="22"/>
                        </w:rPr>
                        <w:fldChar w:fldCharType="begin"/>
                      </w:r>
                      <w:r w:rsidRPr="00787D5E">
                        <w:rPr>
                          <w:rFonts w:cstheme="minorHAnsi"/>
                          <w:color w:val="auto"/>
                          <w:sz w:val="22"/>
                          <w:szCs w:val="22"/>
                        </w:rPr>
                        <w:instrText xml:space="preserve"> ADDIN EN.CITE &lt;EndNote&gt;&lt;Cite&gt;&lt;Author&gt;Glogan&lt;/Author&gt;&lt;Year&gt;2020&lt;/Year&gt;&lt;RecNum&gt;357&lt;/RecNum&gt;&lt;DisplayText&gt;&lt;style face="superscript"&gt;1&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Pr="00787D5E">
                        <w:rPr>
                          <w:rFonts w:cstheme="minorHAnsi"/>
                          <w:color w:val="auto"/>
                          <w:sz w:val="22"/>
                          <w:szCs w:val="22"/>
                        </w:rPr>
                        <w:fldChar w:fldCharType="separate"/>
                      </w:r>
                      <w:r w:rsidRPr="00787D5E">
                        <w:rPr>
                          <w:rFonts w:cstheme="minorHAnsi"/>
                          <w:noProof/>
                          <w:color w:val="auto"/>
                          <w:sz w:val="22"/>
                          <w:szCs w:val="22"/>
                          <w:vertAlign w:val="superscript"/>
                        </w:rPr>
                        <w:t>1</w:t>
                      </w:r>
                      <w:r w:rsidRPr="00787D5E">
                        <w:rPr>
                          <w:rFonts w:cstheme="minorHAnsi"/>
                          <w:color w:val="auto"/>
                          <w:sz w:val="22"/>
                          <w:szCs w:val="22"/>
                        </w:rPr>
                        <w:fldChar w:fldCharType="end"/>
                      </w:r>
                      <w:r w:rsidRPr="00787D5E">
                        <w:rPr>
                          <w:rFonts w:cstheme="minorHAnsi"/>
                          <w:color w:val="auto"/>
                          <w:sz w:val="22"/>
                          <w:szCs w:val="22"/>
                        </w:rPr>
                        <w:t xml:space="preserve"> The question inquired which movement trajectory (T1-3 during acquisition; G1-3 during generalization) is paired with the lowest (grey) and strongest (black) resistance. The graph shows responses collected from all tested participants in Glogan et al.</w:t>
                      </w:r>
                      <w:r w:rsidRPr="00787D5E">
                        <w:rPr>
                          <w:rFonts w:cstheme="minorHAnsi"/>
                          <w:color w:val="auto"/>
                          <w:sz w:val="22"/>
                          <w:szCs w:val="22"/>
                        </w:rPr>
                        <w:fldChar w:fldCharType="begin"/>
                      </w:r>
                      <w:r w:rsidRPr="00787D5E">
                        <w:rPr>
                          <w:rFonts w:cstheme="minorHAnsi"/>
                          <w:color w:val="auto"/>
                          <w:sz w:val="22"/>
                          <w:szCs w:val="22"/>
                        </w:rPr>
                        <w:instrText xml:space="preserve"> ADDIN EN.CITE &lt;EndNote&gt;&lt;Cite&gt;&lt;Author&gt;Glogan&lt;/Author&gt;&lt;Year&gt;2020&lt;/Year&gt;&lt;RecNum&gt;357&lt;/RecNum&gt;&lt;DisplayText&gt;&lt;style face="superscript"&gt;1&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Pr="00787D5E">
                        <w:rPr>
                          <w:rFonts w:cstheme="minorHAnsi"/>
                          <w:color w:val="auto"/>
                          <w:sz w:val="22"/>
                          <w:szCs w:val="22"/>
                        </w:rPr>
                        <w:fldChar w:fldCharType="separate"/>
                      </w:r>
                      <w:r w:rsidRPr="00787D5E">
                        <w:rPr>
                          <w:rFonts w:cstheme="minorHAnsi"/>
                          <w:noProof/>
                          <w:color w:val="auto"/>
                          <w:sz w:val="22"/>
                          <w:szCs w:val="22"/>
                          <w:vertAlign w:val="superscript"/>
                        </w:rPr>
                        <w:t>1</w:t>
                      </w:r>
                      <w:r w:rsidRPr="00787D5E">
                        <w:rPr>
                          <w:rFonts w:cstheme="minorHAnsi"/>
                          <w:color w:val="auto"/>
                          <w:sz w:val="22"/>
                          <w:szCs w:val="22"/>
                        </w:rPr>
                        <w:fldChar w:fldCharType="end"/>
                      </w:r>
                      <w:r w:rsidRPr="00787D5E">
                        <w:rPr>
                          <w:rFonts w:cstheme="minorHAnsi"/>
                          <w:color w:val="auto"/>
                          <w:sz w:val="22"/>
                          <w:szCs w:val="22"/>
                        </w:rPr>
                        <w:t xml:space="preserve">Thus, between 50 and 53 participants out of 64 reported T1/G1 being paired with the lowest and T3/G3 with the strongest resistance.  </w:t>
                      </w:r>
                    </w:p>
                  </w:txbxContent>
                </v:textbox>
                <w10:wrap type="topAndBottom"/>
              </v:shape>
            </w:pict>
          </mc:Fallback>
        </mc:AlternateContent>
      </w:r>
    </w:p>
    <w:p w14:paraId="39B73206" w14:textId="77777777" w:rsidR="004E3B48" w:rsidRPr="002223E5" w:rsidRDefault="00906C50" w:rsidP="002C1F9C">
      <w:pPr>
        <w:keepNext/>
        <w:shd w:val="clear" w:color="auto" w:fill="FFFFFF"/>
        <w:spacing w:before="100" w:beforeAutospacing="1" w:after="100" w:afterAutospacing="1" w:line="240" w:lineRule="auto"/>
        <w:rPr>
          <w:rFonts w:cstheme="minorHAnsi"/>
          <w:sz w:val="24"/>
          <w:szCs w:val="24"/>
        </w:rPr>
      </w:pPr>
      <w:r w:rsidRPr="002223E5">
        <w:rPr>
          <w:rFonts w:eastAsia="Times New Roman" w:cstheme="minorHAnsi"/>
          <w:i/>
          <w:sz w:val="24"/>
          <w:szCs w:val="24"/>
        </w:rPr>
        <w:lastRenderedPageBreak/>
        <w:t xml:space="preserve">  </w:t>
      </w:r>
      <w:r w:rsidRPr="002223E5">
        <w:rPr>
          <w:rFonts w:eastAsia="Times New Roman" w:cstheme="minorHAnsi"/>
          <w:sz w:val="24"/>
          <w:szCs w:val="24"/>
        </w:rPr>
        <w:t xml:space="preserve"> </w:t>
      </w:r>
      <w:r w:rsidR="00420ACA" w:rsidRPr="002223E5">
        <w:rPr>
          <w:rFonts w:eastAsia="Times New Roman" w:cstheme="minorHAnsi"/>
          <w:sz w:val="24"/>
          <w:szCs w:val="24"/>
        </w:rPr>
        <w:br/>
      </w:r>
      <w:r w:rsidR="00420ACA" w:rsidRPr="002223E5">
        <w:rPr>
          <w:rFonts w:eastAsia="Times New Roman" w:cstheme="minorHAnsi"/>
          <w:sz w:val="24"/>
          <w:szCs w:val="24"/>
        </w:rPr>
        <w:br/>
      </w:r>
      <w:r w:rsidR="00C06E02" w:rsidRPr="002223E5">
        <w:rPr>
          <w:rFonts w:cstheme="minorHAnsi"/>
          <w:noProof/>
          <w:sz w:val="24"/>
          <w:szCs w:val="24"/>
        </w:rPr>
        <w:drawing>
          <wp:inline distT="0" distB="0" distL="0" distR="0" wp14:anchorId="6756BFA6" wp14:editId="0603410A">
            <wp:extent cx="5943600" cy="3802380"/>
            <wp:effectExtent l="0" t="0" r="0"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406E48D" w14:textId="6C78866E" w:rsidR="00C06E02" w:rsidRPr="002223E5" w:rsidRDefault="004E3B48" w:rsidP="002C1F9C">
      <w:pPr>
        <w:pStyle w:val="Caption"/>
        <w:rPr>
          <w:rFonts w:eastAsia="Times New Roman" w:cstheme="minorHAnsi"/>
          <w:color w:val="auto"/>
          <w:sz w:val="22"/>
          <w:szCs w:val="22"/>
        </w:rPr>
      </w:pPr>
      <w:r w:rsidRPr="002223E5">
        <w:rPr>
          <w:rFonts w:cstheme="minorHAnsi"/>
          <w:b/>
          <w:color w:val="auto"/>
          <w:sz w:val="22"/>
          <w:szCs w:val="22"/>
        </w:rPr>
        <w:t xml:space="preserve">Figure </w:t>
      </w:r>
      <w:r w:rsidRPr="002223E5">
        <w:rPr>
          <w:rFonts w:cstheme="minorHAnsi"/>
          <w:b/>
          <w:color w:val="auto"/>
          <w:sz w:val="22"/>
          <w:szCs w:val="22"/>
        </w:rPr>
        <w:fldChar w:fldCharType="begin"/>
      </w:r>
      <w:r w:rsidRPr="002223E5">
        <w:rPr>
          <w:rFonts w:cstheme="minorHAnsi"/>
          <w:b/>
          <w:color w:val="auto"/>
          <w:sz w:val="22"/>
          <w:szCs w:val="22"/>
        </w:rPr>
        <w:instrText xml:space="preserve"> SEQ Figure \* ARABIC </w:instrText>
      </w:r>
      <w:r w:rsidRPr="002223E5">
        <w:rPr>
          <w:rFonts w:cstheme="minorHAnsi"/>
          <w:b/>
          <w:color w:val="auto"/>
          <w:sz w:val="22"/>
          <w:szCs w:val="22"/>
        </w:rPr>
        <w:fldChar w:fldCharType="separate"/>
      </w:r>
      <w:r w:rsidRPr="002223E5">
        <w:rPr>
          <w:rFonts w:cstheme="minorHAnsi"/>
          <w:b/>
          <w:noProof/>
          <w:color w:val="auto"/>
          <w:sz w:val="22"/>
          <w:szCs w:val="22"/>
        </w:rPr>
        <w:t>2</w:t>
      </w:r>
      <w:r w:rsidRPr="002223E5">
        <w:rPr>
          <w:rFonts w:cstheme="minorHAnsi"/>
          <w:b/>
          <w:color w:val="auto"/>
          <w:sz w:val="22"/>
          <w:szCs w:val="22"/>
        </w:rPr>
        <w:fldChar w:fldCharType="end"/>
      </w:r>
      <w:r w:rsidRPr="002223E5">
        <w:rPr>
          <w:rFonts w:cstheme="minorHAnsi"/>
          <w:b/>
          <w:color w:val="auto"/>
          <w:sz w:val="22"/>
          <w:szCs w:val="22"/>
        </w:rPr>
        <w:t>.</w:t>
      </w:r>
      <w:r w:rsidRPr="002223E5">
        <w:rPr>
          <w:rFonts w:cstheme="minorHAnsi"/>
          <w:color w:val="auto"/>
          <w:sz w:val="22"/>
          <w:szCs w:val="22"/>
        </w:rPr>
        <w:t xml:space="preserve"> Force used by </w:t>
      </w:r>
      <w:r w:rsidR="008159B0" w:rsidRPr="002223E5">
        <w:rPr>
          <w:rFonts w:cstheme="minorHAnsi"/>
          <w:color w:val="auto"/>
          <w:sz w:val="22"/>
          <w:szCs w:val="22"/>
        </w:rPr>
        <w:t>an exemplary</w:t>
      </w:r>
      <w:r w:rsidRPr="002223E5">
        <w:rPr>
          <w:rFonts w:cstheme="minorHAnsi"/>
          <w:color w:val="auto"/>
          <w:sz w:val="22"/>
          <w:szCs w:val="22"/>
        </w:rPr>
        <w:t xml:space="preserve"> participant during one trial of the robotic arm-reaching task. During the depicted trial, the participant chose the most effortful movement (G3). Thus, 0 on the x-axis represents the participant being at the left-most side of the movement pl</w:t>
      </w:r>
      <w:r w:rsidR="008159B0" w:rsidRPr="002223E5">
        <w:rPr>
          <w:rFonts w:cstheme="minorHAnsi"/>
          <w:color w:val="auto"/>
          <w:sz w:val="22"/>
          <w:szCs w:val="22"/>
        </w:rPr>
        <w:t>a</w:t>
      </w:r>
      <w:r w:rsidRPr="002223E5">
        <w:rPr>
          <w:rFonts w:cstheme="minorHAnsi"/>
          <w:color w:val="auto"/>
          <w:sz w:val="22"/>
          <w:szCs w:val="22"/>
        </w:rPr>
        <w:t>n</w:t>
      </w:r>
      <w:r w:rsidR="008159B0" w:rsidRPr="002223E5">
        <w:rPr>
          <w:rFonts w:cstheme="minorHAnsi"/>
          <w:color w:val="auto"/>
          <w:sz w:val="22"/>
          <w:szCs w:val="22"/>
        </w:rPr>
        <w:t>e</w:t>
      </w:r>
      <w:r w:rsidRPr="002223E5">
        <w:rPr>
          <w:rFonts w:cstheme="minorHAnsi"/>
          <w:color w:val="auto"/>
          <w:sz w:val="22"/>
          <w:szCs w:val="22"/>
        </w:rPr>
        <w:t>, and 4 represents the right-most side of the movement pla</w:t>
      </w:r>
      <w:r w:rsidR="008159B0" w:rsidRPr="002223E5">
        <w:rPr>
          <w:rFonts w:cstheme="minorHAnsi"/>
          <w:color w:val="auto"/>
          <w:sz w:val="22"/>
          <w:szCs w:val="22"/>
        </w:rPr>
        <w:t>ne</w:t>
      </w:r>
      <w:r w:rsidRPr="002223E5">
        <w:rPr>
          <w:rFonts w:cstheme="minorHAnsi"/>
          <w:color w:val="auto"/>
          <w:sz w:val="22"/>
          <w:szCs w:val="22"/>
        </w:rPr>
        <w:t xml:space="preserve">. </w:t>
      </w:r>
    </w:p>
    <w:p w14:paraId="577ABCEE" w14:textId="77777777" w:rsidR="004E3B48" w:rsidRPr="002223E5" w:rsidRDefault="003A5943"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sz w:val="24"/>
          <w:szCs w:val="24"/>
        </w:rPr>
        <w:t xml:space="preserve">12. </w:t>
      </w:r>
      <w:r w:rsidR="00174C9A" w:rsidRPr="002223E5">
        <w:rPr>
          <w:rFonts w:eastAsia="Times New Roman" w:cstheme="minorHAnsi"/>
          <w:sz w:val="24"/>
          <w:szCs w:val="24"/>
        </w:rPr>
        <w:t>I think control group without painful stimuli solves this problem.</w:t>
      </w:r>
    </w:p>
    <w:p w14:paraId="1AAEC9C9" w14:textId="459F165D" w:rsidR="00174C9A" w:rsidRPr="002223E5" w:rsidRDefault="00B869F1"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 xml:space="preserve">We agree that having a safe control group could be interesting. In fact, we have found similar effects to those reported in the current manuscript, in a study where a safe context is used as a control (not published yet). </w:t>
      </w:r>
      <w:r w:rsidR="003A5943" w:rsidRPr="002223E5">
        <w:rPr>
          <w:rFonts w:eastAsia="Times New Roman" w:cstheme="minorHAnsi"/>
          <w:i/>
          <w:sz w:val="24"/>
          <w:szCs w:val="24"/>
        </w:rPr>
        <w:t>See</w:t>
      </w:r>
      <w:r w:rsidRPr="002223E5">
        <w:rPr>
          <w:rFonts w:eastAsia="Times New Roman" w:cstheme="minorHAnsi"/>
          <w:i/>
          <w:sz w:val="24"/>
          <w:szCs w:val="24"/>
        </w:rPr>
        <w:t xml:space="preserve"> also</w:t>
      </w:r>
      <w:r w:rsidR="00FF51B8" w:rsidRPr="002223E5">
        <w:rPr>
          <w:rFonts w:eastAsia="Times New Roman" w:cstheme="minorHAnsi"/>
          <w:i/>
          <w:sz w:val="24"/>
          <w:szCs w:val="24"/>
        </w:rPr>
        <w:t xml:space="preserve"> last paragraph of</w:t>
      </w:r>
      <w:r w:rsidR="003A5943" w:rsidRPr="002223E5">
        <w:rPr>
          <w:rFonts w:eastAsia="Times New Roman" w:cstheme="minorHAnsi"/>
          <w:i/>
          <w:sz w:val="24"/>
          <w:szCs w:val="24"/>
        </w:rPr>
        <w:t xml:space="preserve"> response to comment 18</w:t>
      </w:r>
      <w:r w:rsidR="00174C9A" w:rsidRPr="002223E5">
        <w:rPr>
          <w:rFonts w:eastAsia="Times New Roman" w:cstheme="minorHAnsi"/>
          <w:i/>
          <w:sz w:val="24"/>
          <w:szCs w:val="24"/>
        </w:rPr>
        <w:t xml:space="preserve">. </w:t>
      </w:r>
    </w:p>
    <w:p w14:paraId="3E7FD6E5" w14:textId="77777777" w:rsidR="00174C9A" w:rsidRPr="002223E5" w:rsidRDefault="003A5943"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sz w:val="24"/>
          <w:szCs w:val="24"/>
        </w:rPr>
        <w:t xml:space="preserve">13. </w:t>
      </w:r>
      <w:r w:rsidR="00420ACA" w:rsidRPr="002223E5">
        <w:rPr>
          <w:rFonts w:eastAsia="Times New Roman" w:cstheme="minorHAnsi"/>
          <w:sz w:val="24"/>
          <w:szCs w:val="24"/>
        </w:rPr>
        <w:t>Is there any calibration protocol for the robotic-arm (device calibration) which one must perform?</w:t>
      </w:r>
    </w:p>
    <w:p w14:paraId="4963F5D8" w14:textId="3D9084B0" w:rsidR="00255CA5" w:rsidRPr="002223E5" w:rsidRDefault="00174C9A" w:rsidP="00787D5E">
      <w:pPr>
        <w:pStyle w:val="NormalWeb"/>
        <w:numPr>
          <w:ilvl w:val="1"/>
          <w:numId w:val="1"/>
        </w:numPr>
        <w:spacing w:before="0" w:beforeAutospacing="0" w:after="0" w:afterAutospacing="0"/>
        <w:jc w:val="left"/>
        <w:rPr>
          <w:rFonts w:asciiTheme="minorHAnsi" w:hAnsiTheme="minorHAnsi" w:cstheme="minorHAnsi"/>
          <w:b/>
          <w:bCs/>
          <w:color w:val="auto"/>
        </w:rPr>
      </w:pPr>
      <w:r w:rsidRPr="002223E5">
        <w:rPr>
          <w:rFonts w:asciiTheme="minorHAnsi" w:hAnsiTheme="minorHAnsi" w:cstheme="minorHAnsi"/>
          <w:i/>
          <w:color w:val="auto"/>
        </w:rPr>
        <w:t xml:space="preserve">The robot is switched </w:t>
      </w:r>
      <w:r w:rsidR="005437D7" w:rsidRPr="002223E5">
        <w:rPr>
          <w:rFonts w:asciiTheme="minorHAnsi" w:hAnsiTheme="minorHAnsi" w:cstheme="minorHAnsi"/>
          <w:i/>
          <w:color w:val="auto"/>
        </w:rPr>
        <w:t>OFF</w:t>
      </w:r>
      <w:r w:rsidRPr="002223E5">
        <w:rPr>
          <w:rFonts w:asciiTheme="minorHAnsi" w:hAnsiTheme="minorHAnsi" w:cstheme="minorHAnsi"/>
          <w:i/>
          <w:color w:val="auto"/>
        </w:rPr>
        <w:t xml:space="preserve"> after each test day and is recalibrated </w:t>
      </w:r>
      <w:r w:rsidR="003A5943" w:rsidRPr="002223E5">
        <w:rPr>
          <w:rFonts w:asciiTheme="minorHAnsi" w:hAnsiTheme="minorHAnsi" w:cstheme="minorHAnsi"/>
          <w:i/>
          <w:color w:val="auto"/>
        </w:rPr>
        <w:t>once</w:t>
      </w:r>
      <w:r w:rsidRPr="002223E5">
        <w:rPr>
          <w:rFonts w:asciiTheme="minorHAnsi" w:hAnsiTheme="minorHAnsi" w:cstheme="minorHAnsi"/>
          <w:i/>
          <w:color w:val="auto"/>
        </w:rPr>
        <w:t xml:space="preserve"> switched </w:t>
      </w:r>
      <w:r w:rsidR="005437D7" w:rsidRPr="002223E5">
        <w:rPr>
          <w:rFonts w:asciiTheme="minorHAnsi" w:hAnsiTheme="minorHAnsi" w:cstheme="minorHAnsi"/>
          <w:i/>
          <w:color w:val="auto"/>
        </w:rPr>
        <w:t>ON</w:t>
      </w:r>
      <w:r w:rsidRPr="002223E5">
        <w:rPr>
          <w:rFonts w:asciiTheme="minorHAnsi" w:hAnsiTheme="minorHAnsi" w:cstheme="minorHAnsi"/>
          <w:i/>
          <w:color w:val="auto"/>
        </w:rPr>
        <w:t xml:space="preserve"> at the beginning of each test day. </w:t>
      </w:r>
      <w:r w:rsidR="00863012" w:rsidRPr="002223E5">
        <w:rPr>
          <w:rFonts w:asciiTheme="minorHAnsi" w:hAnsiTheme="minorHAnsi" w:cstheme="minorHAnsi"/>
          <w:i/>
          <w:color w:val="auto"/>
        </w:rPr>
        <w:t xml:space="preserve">We have added this information to </w:t>
      </w:r>
      <w:r w:rsidR="001D046A" w:rsidRPr="002223E5">
        <w:rPr>
          <w:rFonts w:asciiTheme="minorHAnsi" w:hAnsiTheme="minorHAnsi" w:cstheme="minorHAnsi"/>
          <w:i/>
          <w:color w:val="auto"/>
        </w:rPr>
        <w:t>line</w:t>
      </w:r>
      <w:r w:rsidR="00465A58" w:rsidRPr="002223E5">
        <w:rPr>
          <w:rFonts w:asciiTheme="minorHAnsi" w:hAnsiTheme="minorHAnsi" w:cstheme="minorHAnsi"/>
          <w:i/>
          <w:color w:val="auto"/>
        </w:rPr>
        <w:t>s</w:t>
      </w:r>
      <w:r w:rsidR="001D046A" w:rsidRPr="002223E5">
        <w:rPr>
          <w:rFonts w:asciiTheme="minorHAnsi" w:hAnsiTheme="minorHAnsi" w:cstheme="minorHAnsi"/>
          <w:i/>
          <w:color w:val="auto"/>
        </w:rPr>
        <w:t xml:space="preserve"> 18</w:t>
      </w:r>
      <w:r w:rsidR="00465A58" w:rsidRPr="002223E5">
        <w:rPr>
          <w:rFonts w:asciiTheme="minorHAnsi" w:hAnsiTheme="minorHAnsi" w:cstheme="minorHAnsi"/>
          <w:i/>
          <w:color w:val="auto"/>
        </w:rPr>
        <w:t>7-188</w:t>
      </w:r>
      <w:r w:rsidR="00E02706" w:rsidRPr="002223E5">
        <w:rPr>
          <w:rFonts w:asciiTheme="minorHAnsi" w:hAnsiTheme="minorHAnsi" w:cstheme="minorHAnsi"/>
          <w:i/>
          <w:color w:val="auto"/>
        </w:rPr>
        <w:t xml:space="preserve"> </w:t>
      </w:r>
      <w:r w:rsidR="001D046A" w:rsidRPr="002223E5">
        <w:rPr>
          <w:rFonts w:asciiTheme="minorHAnsi" w:hAnsiTheme="minorHAnsi" w:cstheme="minorHAnsi"/>
          <w:i/>
          <w:color w:val="auto"/>
        </w:rPr>
        <w:t>on page 4</w:t>
      </w:r>
      <w:r w:rsidR="00E02706" w:rsidRPr="002223E5">
        <w:rPr>
          <w:rFonts w:asciiTheme="minorHAnsi" w:hAnsiTheme="minorHAnsi" w:cstheme="minorHAnsi"/>
          <w:i/>
          <w:color w:val="auto"/>
        </w:rPr>
        <w:t xml:space="preserve"> (step </w:t>
      </w:r>
      <w:r w:rsidR="001D046A" w:rsidRPr="002223E5">
        <w:rPr>
          <w:rFonts w:asciiTheme="minorHAnsi" w:hAnsiTheme="minorHAnsi" w:cstheme="minorHAnsi"/>
          <w:i/>
          <w:color w:val="auto"/>
        </w:rPr>
        <w:t>1.2.</w:t>
      </w:r>
      <w:r w:rsidR="00E02706" w:rsidRPr="002223E5">
        <w:rPr>
          <w:rFonts w:asciiTheme="minorHAnsi" w:hAnsiTheme="minorHAnsi" w:cstheme="minorHAnsi"/>
          <w:i/>
          <w:color w:val="auto"/>
        </w:rPr>
        <w:t xml:space="preserve">): </w:t>
      </w:r>
      <w:r w:rsidR="00E02706" w:rsidRPr="002223E5">
        <w:rPr>
          <w:rFonts w:asciiTheme="minorHAnsi" w:hAnsiTheme="minorHAnsi" w:cstheme="minorHAnsi"/>
          <w:color w:val="auto"/>
        </w:rPr>
        <w:t>“</w:t>
      </w:r>
      <w:r w:rsidR="004616E2" w:rsidRPr="002223E5">
        <w:rPr>
          <w:rFonts w:asciiTheme="minorHAnsi" w:hAnsiTheme="minorHAnsi" w:cstheme="minorHAnsi"/>
          <w:bCs/>
          <w:color w:val="auto"/>
        </w:rPr>
        <w:t>Recalibrate the robotic arm before each test day. This is done via a direct application programming interface (API) connection with the robotic arm (specific to the HapticMaster), and only needs to be done once, at the beginning of the test day.</w:t>
      </w:r>
      <w:r w:rsidR="00E02706" w:rsidRPr="002223E5">
        <w:rPr>
          <w:rFonts w:asciiTheme="minorHAnsi" w:hAnsiTheme="minorHAnsi" w:cstheme="minorHAnsi"/>
          <w:color w:val="auto"/>
        </w:rPr>
        <w:t>”</w:t>
      </w:r>
      <w:r w:rsidR="00863012" w:rsidRPr="002223E5">
        <w:rPr>
          <w:rFonts w:asciiTheme="minorHAnsi" w:hAnsiTheme="minorHAnsi" w:cstheme="minorHAnsi"/>
          <w:i/>
          <w:color w:val="auto"/>
        </w:rPr>
        <w:t xml:space="preserve"> </w:t>
      </w:r>
      <w:r w:rsidR="00420ACA" w:rsidRPr="002223E5">
        <w:rPr>
          <w:rFonts w:asciiTheme="minorHAnsi" w:hAnsiTheme="minorHAnsi" w:cstheme="minorHAnsi"/>
          <w:color w:val="auto"/>
        </w:rPr>
        <w:br/>
      </w:r>
      <w:r w:rsidR="00420ACA" w:rsidRPr="002223E5">
        <w:rPr>
          <w:rFonts w:asciiTheme="minorHAnsi" w:hAnsiTheme="minorHAnsi" w:cstheme="minorHAnsi"/>
          <w:color w:val="auto"/>
        </w:rPr>
        <w:br/>
      </w:r>
      <w:r w:rsidR="003A5943" w:rsidRPr="002223E5">
        <w:rPr>
          <w:rFonts w:asciiTheme="minorHAnsi" w:hAnsiTheme="minorHAnsi" w:cstheme="minorHAnsi"/>
          <w:color w:val="auto"/>
        </w:rPr>
        <w:t xml:space="preserve">14. </w:t>
      </w:r>
      <w:r w:rsidR="00420ACA" w:rsidRPr="002223E5">
        <w:rPr>
          <w:rFonts w:asciiTheme="minorHAnsi" w:hAnsiTheme="minorHAnsi" w:cstheme="minorHAnsi"/>
          <w:color w:val="auto"/>
        </w:rPr>
        <w:t xml:space="preserve">5.5.1: Yoked procedure should be referenced throughout the manuscript as, I guess, it is not </w:t>
      </w:r>
      <w:r w:rsidR="00420ACA" w:rsidRPr="002223E5">
        <w:rPr>
          <w:rFonts w:asciiTheme="minorHAnsi" w:hAnsiTheme="minorHAnsi" w:cstheme="minorHAnsi"/>
          <w:color w:val="auto"/>
        </w:rPr>
        <w:lastRenderedPageBreak/>
        <w:t xml:space="preserve">common in typical pain experiments. </w:t>
      </w:r>
    </w:p>
    <w:p w14:paraId="1ADB3377" w14:textId="64BC7900" w:rsidR="00255CA5" w:rsidRPr="002223E5" w:rsidRDefault="00255CA5" w:rsidP="002C1F9C">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 xml:space="preserve">We have added references to </w:t>
      </w:r>
      <w:r w:rsidR="00AB31E2" w:rsidRPr="002223E5">
        <w:rPr>
          <w:rFonts w:cstheme="minorHAnsi"/>
          <w:i/>
          <w:noProof/>
          <w:sz w:val="24"/>
          <w:szCs w:val="24"/>
        </w:rPr>
        <w:t xml:space="preserve">Davis &amp; Bitterman </w:t>
      </w:r>
      <w:r w:rsidRPr="002223E5">
        <w:rPr>
          <w:rFonts w:cstheme="minorHAnsi"/>
          <w:i/>
          <w:noProof/>
          <w:sz w:val="24"/>
          <w:szCs w:val="24"/>
        </w:rPr>
        <w:t>(</w:t>
      </w:r>
      <w:r w:rsidR="00AB31E2" w:rsidRPr="002223E5">
        <w:rPr>
          <w:rFonts w:cstheme="minorHAnsi"/>
          <w:i/>
          <w:noProof/>
          <w:sz w:val="24"/>
          <w:szCs w:val="24"/>
        </w:rPr>
        <w:t>1971</w:t>
      </w:r>
      <w:r w:rsidRPr="002223E5">
        <w:rPr>
          <w:rFonts w:cstheme="minorHAnsi"/>
          <w:i/>
          <w:noProof/>
          <w:sz w:val="24"/>
          <w:szCs w:val="24"/>
        </w:rPr>
        <w:t>)</w:t>
      </w:r>
      <w:r w:rsidR="003A5943" w:rsidRPr="002223E5">
        <w:rPr>
          <w:rFonts w:cstheme="minorHAnsi"/>
          <w:i/>
          <w:noProof/>
          <w:sz w:val="24"/>
          <w:szCs w:val="24"/>
        </w:rPr>
        <w:t xml:space="preserve"> to </w:t>
      </w:r>
      <w:r w:rsidR="00AB31E2" w:rsidRPr="002223E5">
        <w:rPr>
          <w:rFonts w:cstheme="minorHAnsi"/>
          <w:i/>
          <w:noProof/>
          <w:sz w:val="24"/>
          <w:szCs w:val="24"/>
        </w:rPr>
        <w:t xml:space="preserve">lines </w:t>
      </w:r>
      <w:r w:rsidR="003306A8" w:rsidRPr="002223E5">
        <w:rPr>
          <w:rFonts w:cstheme="minorHAnsi"/>
          <w:i/>
          <w:noProof/>
          <w:sz w:val="24"/>
          <w:szCs w:val="24"/>
        </w:rPr>
        <w:t>288</w:t>
      </w:r>
      <w:r w:rsidR="001D046A" w:rsidRPr="002223E5">
        <w:rPr>
          <w:rFonts w:cstheme="minorHAnsi"/>
          <w:i/>
          <w:noProof/>
          <w:sz w:val="24"/>
          <w:szCs w:val="24"/>
        </w:rPr>
        <w:t xml:space="preserve">, </w:t>
      </w:r>
      <w:r w:rsidR="003306A8" w:rsidRPr="002223E5">
        <w:rPr>
          <w:rFonts w:cstheme="minorHAnsi"/>
          <w:i/>
          <w:noProof/>
          <w:sz w:val="24"/>
          <w:szCs w:val="24"/>
        </w:rPr>
        <w:t>305</w:t>
      </w:r>
      <w:r w:rsidR="001D046A" w:rsidRPr="002223E5">
        <w:rPr>
          <w:rFonts w:cstheme="minorHAnsi"/>
          <w:i/>
          <w:noProof/>
          <w:sz w:val="24"/>
          <w:szCs w:val="24"/>
        </w:rPr>
        <w:t>, 34</w:t>
      </w:r>
      <w:r w:rsidR="003306A8" w:rsidRPr="002223E5">
        <w:rPr>
          <w:rFonts w:cstheme="minorHAnsi"/>
          <w:i/>
          <w:noProof/>
          <w:sz w:val="24"/>
          <w:szCs w:val="24"/>
        </w:rPr>
        <w:t>8</w:t>
      </w:r>
      <w:r w:rsidR="001D046A" w:rsidRPr="002223E5">
        <w:rPr>
          <w:rFonts w:cstheme="minorHAnsi"/>
          <w:i/>
          <w:noProof/>
          <w:sz w:val="24"/>
          <w:szCs w:val="24"/>
        </w:rPr>
        <w:t>, 35</w:t>
      </w:r>
      <w:r w:rsidR="003306A8" w:rsidRPr="002223E5">
        <w:rPr>
          <w:rFonts w:cstheme="minorHAnsi"/>
          <w:i/>
          <w:noProof/>
          <w:sz w:val="24"/>
          <w:szCs w:val="24"/>
        </w:rPr>
        <w:t>8</w:t>
      </w:r>
      <w:r w:rsidR="001D046A" w:rsidRPr="002223E5">
        <w:rPr>
          <w:rFonts w:cstheme="minorHAnsi"/>
          <w:i/>
          <w:noProof/>
          <w:sz w:val="24"/>
          <w:szCs w:val="24"/>
        </w:rPr>
        <w:t>, 40</w:t>
      </w:r>
      <w:r w:rsidR="003306A8" w:rsidRPr="002223E5">
        <w:rPr>
          <w:rFonts w:cstheme="minorHAnsi"/>
          <w:i/>
          <w:noProof/>
          <w:sz w:val="24"/>
          <w:szCs w:val="24"/>
        </w:rPr>
        <w:t>8</w:t>
      </w:r>
      <w:r w:rsidR="001D046A" w:rsidRPr="002223E5">
        <w:rPr>
          <w:rFonts w:cstheme="minorHAnsi"/>
          <w:i/>
          <w:noProof/>
          <w:sz w:val="24"/>
          <w:szCs w:val="24"/>
        </w:rPr>
        <w:t xml:space="preserve"> and 41</w:t>
      </w:r>
      <w:r w:rsidR="003306A8" w:rsidRPr="002223E5">
        <w:rPr>
          <w:rFonts w:cstheme="minorHAnsi"/>
          <w:i/>
          <w:noProof/>
          <w:sz w:val="24"/>
          <w:szCs w:val="24"/>
        </w:rPr>
        <w:t>6</w:t>
      </w:r>
      <w:r w:rsidR="001D046A" w:rsidRPr="002223E5">
        <w:rPr>
          <w:rFonts w:cstheme="minorHAnsi"/>
          <w:i/>
          <w:noProof/>
          <w:sz w:val="24"/>
          <w:szCs w:val="24"/>
        </w:rPr>
        <w:t>, as well as to the footnote on page 3</w:t>
      </w:r>
      <w:r w:rsidRPr="002223E5">
        <w:rPr>
          <w:rFonts w:cstheme="minorHAnsi"/>
          <w:i/>
          <w:noProof/>
          <w:sz w:val="24"/>
          <w:szCs w:val="24"/>
        </w:rPr>
        <w:t xml:space="preserve">. </w:t>
      </w:r>
    </w:p>
    <w:p w14:paraId="66522775" w14:textId="77777777" w:rsidR="00255CA5" w:rsidRPr="002223E5" w:rsidRDefault="003A5943" w:rsidP="002C1F9C">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sz w:val="24"/>
          <w:szCs w:val="24"/>
        </w:rPr>
        <w:t xml:space="preserve">15. </w:t>
      </w:r>
      <w:r w:rsidR="00420ACA" w:rsidRPr="002223E5">
        <w:rPr>
          <w:rFonts w:eastAsia="Times New Roman" w:cstheme="minorHAnsi"/>
          <w:sz w:val="24"/>
          <w:szCs w:val="24"/>
        </w:rPr>
        <w:t xml:space="preserve">Can you elaborate how the randomization schedule is maintained if the methodology requires assessment of experimental group first? </w:t>
      </w:r>
    </w:p>
    <w:p w14:paraId="78C09B6D" w14:textId="6079C4EF" w:rsidR="00255CA5" w:rsidRPr="002223E5" w:rsidRDefault="00560479" w:rsidP="00787D5E">
      <w:pPr>
        <w:shd w:val="clear" w:color="auto" w:fill="FFFFFF"/>
        <w:spacing w:before="100" w:beforeAutospacing="1" w:after="100" w:afterAutospacing="1" w:line="240" w:lineRule="auto"/>
        <w:rPr>
          <w:rFonts w:eastAsia="Times New Roman" w:cstheme="minorHAnsi"/>
          <w:sz w:val="24"/>
          <w:szCs w:val="24"/>
        </w:rPr>
      </w:pPr>
      <w:r w:rsidRPr="002223E5">
        <w:rPr>
          <w:rFonts w:cstheme="minorHAnsi"/>
          <w:i/>
          <w:sz w:val="24"/>
          <w:szCs w:val="24"/>
        </w:rPr>
        <w:t>Randomization can be</w:t>
      </w:r>
      <w:r w:rsidR="00255CA5" w:rsidRPr="002223E5">
        <w:rPr>
          <w:rFonts w:cstheme="minorHAnsi"/>
          <w:i/>
          <w:sz w:val="24"/>
          <w:szCs w:val="24"/>
        </w:rPr>
        <w:t xml:space="preserve"> achieved using a randomization schedule based on the rule that the first participant must be in the Experimental Group. Following this, participants are assigned to either </w:t>
      </w:r>
      <w:r w:rsidR="00EC41B0" w:rsidRPr="002223E5">
        <w:rPr>
          <w:rFonts w:cstheme="minorHAnsi"/>
          <w:i/>
          <w:sz w:val="24"/>
          <w:szCs w:val="24"/>
        </w:rPr>
        <w:t xml:space="preserve">group </w:t>
      </w:r>
      <w:r w:rsidR="00255CA5" w:rsidRPr="002223E5">
        <w:rPr>
          <w:rFonts w:cstheme="minorHAnsi"/>
          <w:i/>
          <w:sz w:val="24"/>
          <w:szCs w:val="24"/>
        </w:rPr>
        <w:t>randomly, as long as the number of Experimental Group participants exceeds the number of Yoked Group participants.</w:t>
      </w:r>
      <w:r w:rsidR="00E02706" w:rsidRPr="002223E5">
        <w:rPr>
          <w:rFonts w:cstheme="minorHAnsi"/>
          <w:i/>
          <w:sz w:val="24"/>
          <w:szCs w:val="24"/>
        </w:rPr>
        <w:t xml:space="preserve"> The reason for this is that, the data from each Experimental Group participant is used to correctly time the presentation of pain stimuli for their Yoked Group counterpart.</w:t>
      </w:r>
      <w:r w:rsidR="00255CA5" w:rsidRPr="002223E5">
        <w:rPr>
          <w:rFonts w:cstheme="minorHAnsi"/>
          <w:i/>
          <w:sz w:val="24"/>
          <w:szCs w:val="24"/>
        </w:rPr>
        <w:t xml:space="preserve"> For this</w:t>
      </w:r>
      <w:r w:rsidRPr="002223E5">
        <w:rPr>
          <w:rFonts w:cstheme="minorHAnsi"/>
          <w:i/>
          <w:sz w:val="24"/>
          <w:szCs w:val="24"/>
        </w:rPr>
        <w:t>,</w:t>
      </w:r>
      <w:r w:rsidR="00255CA5" w:rsidRPr="002223E5">
        <w:rPr>
          <w:rFonts w:cstheme="minorHAnsi"/>
          <w:i/>
          <w:sz w:val="24"/>
          <w:szCs w:val="24"/>
        </w:rPr>
        <w:t xml:space="preserve"> we have used a MATLAB </w:t>
      </w:r>
      <w:r w:rsidR="00255CA5" w:rsidRPr="002223E5">
        <w:rPr>
          <w:rFonts w:cstheme="minorHAnsi"/>
          <w:i/>
          <w:sz w:val="24"/>
          <w:szCs w:val="24"/>
          <w:shd w:val="clear" w:color="auto" w:fill="FFFFFF"/>
        </w:rPr>
        <w:t>(MathWorks, Natick, MA, US)</w:t>
      </w:r>
      <w:r w:rsidR="00255CA5" w:rsidRPr="002223E5">
        <w:rPr>
          <w:rFonts w:cstheme="minorHAnsi"/>
          <w:i/>
          <w:sz w:val="24"/>
          <w:szCs w:val="24"/>
        </w:rPr>
        <w:t xml:space="preserve"> script. This information has been added to</w:t>
      </w:r>
      <w:r w:rsidR="00EC41B0" w:rsidRPr="002223E5">
        <w:rPr>
          <w:rFonts w:cstheme="minorHAnsi"/>
          <w:i/>
          <w:sz w:val="24"/>
          <w:szCs w:val="24"/>
        </w:rPr>
        <w:t xml:space="preserve"> lines 289-291 on page 6 in the manuscript (</w:t>
      </w:r>
      <w:r w:rsidR="00EC41B0" w:rsidRPr="002223E5">
        <w:rPr>
          <w:rFonts w:cstheme="minorHAnsi"/>
          <w:sz w:val="24"/>
          <w:szCs w:val="24"/>
        </w:rPr>
        <w:t>“Randomization is achieved using a randomization schedule based on the rule that the first participant must be in the Experimental Group. Following this, participants are assigned to either group randomly, as long as the number of Experimental Group participants exceeds the number of Yoked Group participants.”</w:t>
      </w:r>
      <w:r w:rsidR="00EC41B0" w:rsidRPr="002223E5">
        <w:rPr>
          <w:rFonts w:cstheme="minorHAnsi"/>
          <w:i/>
          <w:sz w:val="24"/>
          <w:szCs w:val="24"/>
        </w:rPr>
        <w:t>), and to</w:t>
      </w:r>
      <w:r w:rsidR="00255CA5" w:rsidRPr="002223E5">
        <w:rPr>
          <w:rFonts w:cstheme="minorHAnsi"/>
          <w:i/>
          <w:sz w:val="24"/>
          <w:szCs w:val="24"/>
        </w:rPr>
        <w:t xml:space="preserve"> the Materials table in the “Comments/Description” column of the “Matlab” row. </w:t>
      </w:r>
    </w:p>
    <w:p w14:paraId="1017A255" w14:textId="77777777" w:rsidR="00255CA5" w:rsidRPr="002223E5" w:rsidRDefault="003A5943"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sz w:val="24"/>
          <w:szCs w:val="24"/>
        </w:rPr>
        <w:t xml:space="preserve">16. </w:t>
      </w:r>
      <w:r w:rsidR="00420ACA" w:rsidRPr="002223E5">
        <w:rPr>
          <w:rFonts w:eastAsia="Times New Roman" w:cstheme="minorHAnsi"/>
          <w:sz w:val="24"/>
          <w:szCs w:val="24"/>
        </w:rPr>
        <w:t>It is not clear form me, if the authors perform resistance calibration. Is the MVC or similar parameter determined? Or is the resistance fixed?</w:t>
      </w:r>
    </w:p>
    <w:p w14:paraId="0BBDD7BD" w14:textId="4894EBB6" w:rsidR="00FF51B8" w:rsidRPr="002223E5" w:rsidRDefault="003A39B6"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There are of course differences in the arm strength of participants, which can be measured as a potential covariate</w:t>
      </w:r>
      <w:r w:rsidR="00B869F1" w:rsidRPr="002223E5">
        <w:rPr>
          <w:rFonts w:eastAsia="Times New Roman" w:cstheme="minorHAnsi"/>
          <w:i/>
          <w:sz w:val="24"/>
          <w:szCs w:val="24"/>
        </w:rPr>
        <w:t xml:space="preserve">, as </w:t>
      </w:r>
      <w:r w:rsidR="00F923AA" w:rsidRPr="002223E5">
        <w:rPr>
          <w:rFonts w:eastAsia="Times New Roman" w:cstheme="minorHAnsi"/>
          <w:i/>
          <w:sz w:val="24"/>
          <w:szCs w:val="24"/>
        </w:rPr>
        <w:t>was</w:t>
      </w:r>
      <w:r w:rsidR="00B869F1" w:rsidRPr="002223E5">
        <w:rPr>
          <w:rFonts w:eastAsia="Times New Roman" w:cstheme="minorHAnsi"/>
          <w:i/>
          <w:sz w:val="24"/>
          <w:szCs w:val="24"/>
        </w:rPr>
        <w:t xml:space="preserve"> done in Meulders et al.</w:t>
      </w:r>
      <w:r w:rsidR="00B869F1" w:rsidRPr="002223E5">
        <w:rPr>
          <w:rFonts w:eastAsia="Times New Roman" w:cstheme="minorHAnsi"/>
          <w:i/>
          <w:sz w:val="24"/>
          <w:szCs w:val="24"/>
        </w:rPr>
        <w:fldChar w:fldCharType="begin">
          <w:fldData xml:space="preserve">PEVuZE5vdGU+PENpdGU+PEF1dGhvcj5NZXVsZGVyczwvQXV0aG9yPjxZZWFyPjIwMTY8L1llYXI+
PFJlY051bT4xNDg8L1JlY051bT48RGlzcGxheVRleHQ+PHN0eWxlIGZhY2U9InN1cGVyc2NyaXB0
Ij4xNT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5C0698">
        <w:rPr>
          <w:rFonts w:eastAsia="Times New Roman" w:cstheme="minorHAnsi"/>
          <w:i/>
          <w:sz w:val="24"/>
          <w:szCs w:val="24"/>
        </w:rPr>
        <w:instrText xml:space="preserve"> ADDIN EN.CITE </w:instrText>
      </w:r>
      <w:r w:rsidR="005C0698">
        <w:rPr>
          <w:rFonts w:eastAsia="Times New Roman" w:cstheme="minorHAnsi"/>
          <w:i/>
          <w:sz w:val="24"/>
          <w:szCs w:val="24"/>
        </w:rPr>
        <w:fldChar w:fldCharType="begin">
          <w:fldData xml:space="preserve">PEVuZE5vdGU+PENpdGU+PEF1dGhvcj5NZXVsZGVyczwvQXV0aG9yPjxZZWFyPjIwMTY8L1llYXI+
PFJlY051bT4xNDg8L1JlY051bT48RGlzcGxheVRleHQ+PHN0eWxlIGZhY2U9InN1cGVyc2NyaXB0
Ij4xNT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5C0698">
        <w:rPr>
          <w:rFonts w:eastAsia="Times New Roman" w:cstheme="minorHAnsi"/>
          <w:i/>
          <w:sz w:val="24"/>
          <w:szCs w:val="24"/>
        </w:rPr>
        <w:instrText xml:space="preserve"> ADDIN EN.CITE.DATA </w:instrText>
      </w:r>
      <w:r w:rsidR="005C0698">
        <w:rPr>
          <w:rFonts w:eastAsia="Times New Roman" w:cstheme="minorHAnsi"/>
          <w:i/>
          <w:sz w:val="24"/>
          <w:szCs w:val="24"/>
        </w:rPr>
      </w:r>
      <w:r w:rsidR="005C0698">
        <w:rPr>
          <w:rFonts w:eastAsia="Times New Roman" w:cstheme="minorHAnsi"/>
          <w:i/>
          <w:sz w:val="24"/>
          <w:szCs w:val="24"/>
        </w:rPr>
        <w:fldChar w:fldCharType="end"/>
      </w:r>
      <w:r w:rsidR="00B869F1" w:rsidRPr="002223E5">
        <w:rPr>
          <w:rFonts w:eastAsia="Times New Roman" w:cstheme="minorHAnsi"/>
          <w:i/>
          <w:sz w:val="24"/>
          <w:szCs w:val="24"/>
        </w:rPr>
        <w:fldChar w:fldCharType="separate"/>
      </w:r>
      <w:r w:rsidR="005C0698" w:rsidRPr="005C0698">
        <w:rPr>
          <w:rFonts w:eastAsia="Times New Roman" w:cstheme="minorHAnsi"/>
          <w:i/>
          <w:noProof/>
          <w:sz w:val="24"/>
          <w:szCs w:val="24"/>
          <w:vertAlign w:val="superscript"/>
        </w:rPr>
        <w:t>15</w:t>
      </w:r>
      <w:r w:rsidR="00B869F1" w:rsidRPr="002223E5">
        <w:rPr>
          <w:rFonts w:eastAsia="Times New Roman" w:cstheme="minorHAnsi"/>
          <w:i/>
          <w:sz w:val="24"/>
          <w:szCs w:val="24"/>
        </w:rPr>
        <w:fldChar w:fldCharType="end"/>
      </w:r>
      <w:r w:rsidR="00B869F1" w:rsidRPr="002223E5">
        <w:rPr>
          <w:rFonts w:eastAsia="Times New Roman" w:cstheme="minorHAnsi"/>
          <w:i/>
          <w:sz w:val="24"/>
          <w:szCs w:val="24"/>
        </w:rPr>
        <w:t xml:space="preserve"> where arm extension force was measured</w:t>
      </w:r>
      <w:r w:rsidR="00F923AA" w:rsidRPr="002223E5">
        <w:rPr>
          <w:rFonts w:eastAsia="Times New Roman" w:cstheme="minorHAnsi"/>
          <w:i/>
          <w:sz w:val="24"/>
          <w:szCs w:val="24"/>
        </w:rPr>
        <w:t xml:space="preserve"> and the resistance calibrated.</w:t>
      </w:r>
      <w:r w:rsidR="00B869F1" w:rsidRPr="002223E5">
        <w:rPr>
          <w:rFonts w:eastAsia="Times New Roman" w:cstheme="minorHAnsi"/>
          <w:i/>
          <w:sz w:val="24"/>
          <w:szCs w:val="24"/>
        </w:rPr>
        <w:t xml:space="preserve"> </w:t>
      </w:r>
    </w:p>
    <w:p w14:paraId="1495D4C4" w14:textId="005D81DE" w:rsidR="00F923AA" w:rsidRPr="002223E5" w:rsidRDefault="003A39B6"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However,</w:t>
      </w:r>
      <w:r w:rsidR="0032021A" w:rsidRPr="002223E5">
        <w:rPr>
          <w:rFonts w:eastAsia="Times New Roman" w:cstheme="minorHAnsi"/>
          <w:i/>
          <w:sz w:val="24"/>
          <w:szCs w:val="24"/>
        </w:rPr>
        <w:t xml:space="preserve"> </w:t>
      </w:r>
      <w:r w:rsidR="00FF51B8" w:rsidRPr="002223E5">
        <w:rPr>
          <w:rFonts w:eastAsia="Times New Roman" w:cstheme="minorHAnsi"/>
          <w:i/>
          <w:sz w:val="24"/>
          <w:szCs w:val="24"/>
        </w:rPr>
        <w:t>giv</w:t>
      </w:r>
      <w:r w:rsidR="000D5E69" w:rsidRPr="002223E5">
        <w:rPr>
          <w:rFonts w:eastAsia="Times New Roman" w:cstheme="minorHAnsi"/>
          <w:i/>
          <w:sz w:val="24"/>
          <w:szCs w:val="24"/>
        </w:rPr>
        <w:t xml:space="preserve">en that we are interested in </w:t>
      </w:r>
      <w:r w:rsidR="00FF51B8" w:rsidRPr="002223E5">
        <w:rPr>
          <w:rFonts w:eastAsia="Times New Roman" w:cstheme="minorHAnsi"/>
          <w:i/>
          <w:sz w:val="24"/>
          <w:szCs w:val="24"/>
        </w:rPr>
        <w:t>mechanisms</w:t>
      </w:r>
      <w:r w:rsidR="000D5E69" w:rsidRPr="002223E5">
        <w:rPr>
          <w:rFonts w:eastAsia="Times New Roman" w:cstheme="minorHAnsi"/>
          <w:i/>
          <w:sz w:val="24"/>
          <w:szCs w:val="24"/>
        </w:rPr>
        <w:t xml:space="preserve"> of avoidance learning</w:t>
      </w:r>
      <w:r w:rsidR="00FF51B8" w:rsidRPr="002223E5">
        <w:rPr>
          <w:rFonts w:eastAsia="Times New Roman" w:cstheme="minorHAnsi"/>
          <w:i/>
          <w:sz w:val="24"/>
          <w:szCs w:val="24"/>
        </w:rPr>
        <w:t xml:space="preserve">, what is </w:t>
      </w:r>
      <w:r w:rsidR="0032021A" w:rsidRPr="002223E5">
        <w:rPr>
          <w:rFonts w:eastAsia="Times New Roman" w:cstheme="minorHAnsi"/>
          <w:i/>
          <w:sz w:val="24"/>
          <w:szCs w:val="24"/>
        </w:rPr>
        <w:t>most important</w:t>
      </w:r>
      <w:r w:rsidR="00632FB7" w:rsidRPr="002223E5">
        <w:rPr>
          <w:rFonts w:eastAsia="Times New Roman" w:cstheme="minorHAnsi"/>
          <w:i/>
          <w:sz w:val="24"/>
          <w:szCs w:val="24"/>
        </w:rPr>
        <w:t xml:space="preserve"> is that the </w:t>
      </w:r>
      <w:r w:rsidR="0032021A" w:rsidRPr="002223E5">
        <w:rPr>
          <w:rFonts w:eastAsia="Times New Roman" w:cstheme="minorHAnsi"/>
          <w:i/>
          <w:sz w:val="24"/>
          <w:szCs w:val="24"/>
        </w:rPr>
        <w:t xml:space="preserve">urge to avoid pain </w:t>
      </w:r>
      <w:r w:rsidR="00FF51B8" w:rsidRPr="002223E5">
        <w:rPr>
          <w:rFonts w:eastAsia="Times New Roman" w:cstheme="minorHAnsi"/>
          <w:i/>
          <w:sz w:val="24"/>
          <w:szCs w:val="24"/>
        </w:rPr>
        <w:t xml:space="preserve">is greater than the urge to avoid </w:t>
      </w:r>
      <w:r w:rsidR="00632FB7" w:rsidRPr="002223E5">
        <w:rPr>
          <w:rFonts w:eastAsia="Times New Roman" w:cstheme="minorHAnsi"/>
          <w:i/>
          <w:sz w:val="24"/>
          <w:szCs w:val="24"/>
        </w:rPr>
        <w:t>the resistance</w:t>
      </w:r>
      <w:r w:rsidR="0032021A" w:rsidRPr="002223E5">
        <w:rPr>
          <w:rFonts w:eastAsia="Times New Roman" w:cstheme="minorHAnsi"/>
          <w:i/>
          <w:sz w:val="24"/>
          <w:szCs w:val="24"/>
        </w:rPr>
        <w:t>, but</w:t>
      </w:r>
      <w:r w:rsidR="00FF51B8" w:rsidRPr="002223E5">
        <w:rPr>
          <w:rFonts w:eastAsia="Times New Roman" w:cstheme="minorHAnsi"/>
          <w:i/>
          <w:sz w:val="24"/>
          <w:szCs w:val="24"/>
        </w:rPr>
        <w:t xml:space="preserve"> that the </w:t>
      </w:r>
      <w:r w:rsidR="00632FB7" w:rsidRPr="002223E5">
        <w:rPr>
          <w:rFonts w:eastAsia="Times New Roman" w:cstheme="minorHAnsi"/>
          <w:i/>
          <w:sz w:val="24"/>
          <w:szCs w:val="24"/>
        </w:rPr>
        <w:t xml:space="preserve">resistance </w:t>
      </w:r>
      <w:r w:rsidR="00FF51B8" w:rsidRPr="002223E5">
        <w:rPr>
          <w:rFonts w:eastAsia="Times New Roman" w:cstheme="minorHAnsi"/>
          <w:i/>
          <w:sz w:val="24"/>
          <w:szCs w:val="24"/>
        </w:rPr>
        <w:t xml:space="preserve">is aversive enough </w:t>
      </w:r>
      <w:r w:rsidR="00632FB7" w:rsidRPr="002223E5">
        <w:rPr>
          <w:rFonts w:eastAsia="Times New Roman" w:cstheme="minorHAnsi"/>
          <w:i/>
          <w:sz w:val="24"/>
          <w:szCs w:val="24"/>
        </w:rPr>
        <w:t>to</w:t>
      </w:r>
      <w:r w:rsidR="00F923AA" w:rsidRPr="002223E5">
        <w:rPr>
          <w:rFonts w:eastAsia="Times New Roman" w:cstheme="minorHAnsi"/>
          <w:i/>
          <w:sz w:val="24"/>
          <w:szCs w:val="24"/>
        </w:rPr>
        <w:t xml:space="preserve"> motivate</w:t>
      </w:r>
      <w:r w:rsidR="00FF51B8" w:rsidRPr="002223E5">
        <w:rPr>
          <w:rFonts w:eastAsia="Times New Roman" w:cstheme="minorHAnsi"/>
          <w:i/>
          <w:sz w:val="24"/>
          <w:szCs w:val="24"/>
        </w:rPr>
        <w:t xml:space="preserve"> avoid</w:t>
      </w:r>
      <w:r w:rsidR="00F923AA" w:rsidRPr="002223E5">
        <w:rPr>
          <w:rFonts w:eastAsia="Times New Roman" w:cstheme="minorHAnsi"/>
          <w:i/>
          <w:sz w:val="24"/>
          <w:szCs w:val="24"/>
        </w:rPr>
        <w:t>ance</w:t>
      </w:r>
      <w:r w:rsidR="0032021A" w:rsidRPr="002223E5">
        <w:rPr>
          <w:rFonts w:eastAsia="Times New Roman" w:cstheme="minorHAnsi"/>
          <w:i/>
          <w:sz w:val="24"/>
          <w:szCs w:val="24"/>
        </w:rPr>
        <w:t xml:space="preserve"> when pain </w:t>
      </w:r>
      <w:r w:rsidR="00632FB7" w:rsidRPr="002223E5">
        <w:rPr>
          <w:rFonts w:eastAsia="Times New Roman" w:cstheme="minorHAnsi"/>
          <w:i/>
          <w:sz w:val="24"/>
          <w:szCs w:val="24"/>
        </w:rPr>
        <w:t>is unpredictable or cannot be avoided (like in the yoked group)</w:t>
      </w:r>
      <w:r w:rsidR="0032021A" w:rsidRPr="002223E5">
        <w:rPr>
          <w:rFonts w:eastAsia="Times New Roman" w:cstheme="minorHAnsi"/>
          <w:i/>
          <w:sz w:val="24"/>
          <w:szCs w:val="24"/>
        </w:rPr>
        <w:t>.</w:t>
      </w:r>
      <w:r w:rsidR="00FF51B8" w:rsidRPr="002223E5">
        <w:rPr>
          <w:rFonts w:eastAsia="Times New Roman" w:cstheme="minorHAnsi"/>
          <w:i/>
          <w:sz w:val="24"/>
          <w:szCs w:val="24"/>
        </w:rPr>
        <w:t xml:space="preserve"> </w:t>
      </w:r>
    </w:p>
    <w:p w14:paraId="021AC108" w14:textId="131F3AD1" w:rsidR="00F923AA" w:rsidRPr="002223E5" w:rsidRDefault="00F923AA"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Therefore, when we realized</w:t>
      </w:r>
      <w:r w:rsidR="00EC41B0" w:rsidRPr="002223E5">
        <w:rPr>
          <w:rFonts w:eastAsia="Times New Roman" w:cstheme="minorHAnsi"/>
          <w:i/>
          <w:sz w:val="24"/>
          <w:szCs w:val="24"/>
        </w:rPr>
        <w:t xml:space="preserve"> in later experiments,</w:t>
      </w:r>
      <w:r w:rsidRPr="002223E5">
        <w:rPr>
          <w:rFonts w:eastAsia="Times New Roman" w:cstheme="minorHAnsi"/>
          <w:i/>
          <w:sz w:val="24"/>
          <w:szCs w:val="24"/>
        </w:rPr>
        <w:t xml:space="preserve"> that even with la</w:t>
      </w:r>
      <w:r w:rsidR="00EC41B0" w:rsidRPr="002223E5">
        <w:rPr>
          <w:rFonts w:eastAsia="Times New Roman" w:cstheme="minorHAnsi"/>
          <w:i/>
          <w:sz w:val="24"/>
          <w:szCs w:val="24"/>
        </w:rPr>
        <w:t>rge differences in arm strength</w:t>
      </w:r>
      <w:r w:rsidRPr="002223E5">
        <w:rPr>
          <w:rFonts w:eastAsia="Times New Roman" w:cstheme="minorHAnsi"/>
          <w:i/>
          <w:sz w:val="24"/>
          <w:szCs w:val="24"/>
        </w:rPr>
        <w:t xml:space="preserve"> the resistance worked for all participants, we decided to keep it constant.</w:t>
      </w:r>
    </w:p>
    <w:p w14:paraId="75BB428F" w14:textId="5B02D3FB" w:rsidR="00D54E52" w:rsidRPr="002223E5" w:rsidRDefault="003A5943"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sz w:val="24"/>
          <w:szCs w:val="24"/>
        </w:rPr>
        <w:t xml:space="preserve">17. </w:t>
      </w:r>
      <w:r w:rsidR="00420ACA" w:rsidRPr="002223E5">
        <w:rPr>
          <w:rFonts w:eastAsia="Times New Roman" w:cstheme="minorHAnsi"/>
          <w:sz w:val="24"/>
          <w:szCs w:val="24"/>
        </w:rPr>
        <w:t>-290: Can you add a reference to the figure, in place where G1-G3 are described?</w:t>
      </w:r>
    </w:p>
    <w:p w14:paraId="2BF5642F" w14:textId="2245BED1" w:rsidR="00863012" w:rsidRPr="002223E5" w:rsidRDefault="00DB0E1D"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We have added a reference to Figure 1</w:t>
      </w:r>
      <w:r w:rsidR="008902A1" w:rsidRPr="002223E5">
        <w:rPr>
          <w:rFonts w:eastAsia="Times New Roman" w:cstheme="minorHAnsi"/>
          <w:i/>
          <w:sz w:val="24"/>
          <w:szCs w:val="24"/>
        </w:rPr>
        <w:t xml:space="preserve"> </w:t>
      </w:r>
      <w:r w:rsidR="00FF51B8" w:rsidRPr="002223E5">
        <w:rPr>
          <w:rFonts w:eastAsia="Times New Roman" w:cstheme="minorHAnsi"/>
          <w:i/>
          <w:sz w:val="24"/>
          <w:szCs w:val="24"/>
        </w:rPr>
        <w:t xml:space="preserve">to line </w:t>
      </w:r>
      <w:r w:rsidR="00EC41B0" w:rsidRPr="002223E5">
        <w:rPr>
          <w:rFonts w:eastAsia="Times New Roman" w:cstheme="minorHAnsi"/>
          <w:i/>
          <w:sz w:val="24"/>
          <w:szCs w:val="24"/>
        </w:rPr>
        <w:t>304</w:t>
      </w:r>
      <w:r w:rsidRPr="002223E5">
        <w:rPr>
          <w:rFonts w:eastAsia="Times New Roman" w:cstheme="minorHAnsi"/>
          <w:i/>
          <w:sz w:val="24"/>
          <w:szCs w:val="24"/>
        </w:rPr>
        <w:t xml:space="preserve">. </w:t>
      </w:r>
      <w:r w:rsidR="004470BB" w:rsidRPr="002223E5">
        <w:rPr>
          <w:rFonts w:eastAsia="Times New Roman" w:cstheme="minorHAnsi"/>
          <w:i/>
          <w:sz w:val="24"/>
          <w:szCs w:val="24"/>
        </w:rPr>
        <w:t xml:space="preserve">We also added labels to T1-3 in Figure 1 in order to avoid any possible confusion regarding the different trajectory arches. </w:t>
      </w:r>
    </w:p>
    <w:p w14:paraId="001118D9" w14:textId="72C95550" w:rsidR="004470BB" w:rsidRPr="002223E5" w:rsidRDefault="003A5943"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sz w:val="24"/>
          <w:szCs w:val="24"/>
        </w:rPr>
        <w:t xml:space="preserve">18. </w:t>
      </w:r>
      <w:r w:rsidR="00420ACA" w:rsidRPr="002223E5">
        <w:rPr>
          <w:rFonts w:eastAsia="Times New Roman" w:cstheme="minorHAnsi"/>
          <w:sz w:val="24"/>
          <w:szCs w:val="24"/>
        </w:rPr>
        <w:t xml:space="preserve">-294: If I understood it correctly, authors argue that two groups are required: yoked and experimental. I think for the validity of the experiment, it is necessary to involve the second control group, without painful stimuli. Should subjects avoid the T3 if it the trade-off holds on, </w:t>
      </w:r>
      <w:r w:rsidR="00420ACA" w:rsidRPr="002223E5">
        <w:rPr>
          <w:rFonts w:eastAsia="Times New Roman" w:cstheme="minorHAnsi"/>
          <w:sz w:val="24"/>
          <w:szCs w:val="24"/>
        </w:rPr>
        <w:lastRenderedPageBreak/>
        <w:t>shouldn't? It is not clear how many trials are needed for successful learning? Please, add this detail.</w:t>
      </w:r>
    </w:p>
    <w:p w14:paraId="5AB6C35D" w14:textId="471ACB79" w:rsidR="009A0CBB" w:rsidRPr="002223E5" w:rsidRDefault="004F158F"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We should note that</w:t>
      </w:r>
      <w:r w:rsidR="009A0CBB" w:rsidRPr="002223E5">
        <w:rPr>
          <w:rFonts w:eastAsia="Times New Roman" w:cstheme="minorHAnsi"/>
          <w:i/>
          <w:sz w:val="24"/>
          <w:szCs w:val="24"/>
        </w:rPr>
        <w:t>,</w:t>
      </w:r>
      <w:r w:rsidRPr="002223E5">
        <w:rPr>
          <w:rFonts w:eastAsia="Times New Roman" w:cstheme="minorHAnsi"/>
          <w:i/>
          <w:sz w:val="24"/>
          <w:szCs w:val="24"/>
        </w:rPr>
        <w:t xml:space="preserve"> two groups are not necessary</w:t>
      </w:r>
      <w:r w:rsidR="00EB12F4" w:rsidRPr="002223E5">
        <w:rPr>
          <w:rFonts w:eastAsia="Times New Roman" w:cstheme="minorHAnsi"/>
          <w:i/>
          <w:sz w:val="24"/>
          <w:szCs w:val="24"/>
        </w:rPr>
        <w:t xml:space="preserve"> for the paradigm</w:t>
      </w:r>
      <w:r w:rsidR="003F0806" w:rsidRPr="002223E5">
        <w:rPr>
          <w:rFonts w:eastAsia="Times New Roman" w:cstheme="minorHAnsi"/>
          <w:i/>
          <w:sz w:val="24"/>
          <w:szCs w:val="24"/>
        </w:rPr>
        <w:t xml:space="preserve">. For example, in the RPE protocol, </w:t>
      </w:r>
      <w:r w:rsidR="009A0CBB" w:rsidRPr="002223E5">
        <w:rPr>
          <w:rFonts w:eastAsia="Times New Roman" w:cstheme="minorHAnsi"/>
          <w:i/>
          <w:sz w:val="24"/>
          <w:szCs w:val="24"/>
        </w:rPr>
        <w:t xml:space="preserve">acquisition of avoidance is demonstrated by increased avoidance at the </w:t>
      </w:r>
      <w:r w:rsidR="009A0CBB" w:rsidRPr="002223E5">
        <w:rPr>
          <w:rFonts w:eastAsia="Times New Roman" w:cstheme="minorHAnsi"/>
          <w:i/>
          <w:sz w:val="24"/>
          <w:szCs w:val="24"/>
          <w:u w:val="single"/>
        </w:rPr>
        <w:t>end</w:t>
      </w:r>
      <w:r w:rsidR="009A0CBB" w:rsidRPr="002223E5">
        <w:rPr>
          <w:rFonts w:eastAsia="Times New Roman" w:cstheme="minorHAnsi"/>
          <w:i/>
          <w:sz w:val="24"/>
          <w:szCs w:val="24"/>
        </w:rPr>
        <w:t xml:space="preserve"> of the learning (acquisition) phase, compared to the </w:t>
      </w:r>
      <w:r w:rsidR="009A0CBB" w:rsidRPr="002223E5">
        <w:rPr>
          <w:rFonts w:eastAsia="Times New Roman" w:cstheme="minorHAnsi"/>
          <w:i/>
          <w:sz w:val="24"/>
          <w:szCs w:val="24"/>
          <w:u w:val="single"/>
        </w:rPr>
        <w:t>beginning</w:t>
      </w:r>
      <w:r w:rsidR="009A0CBB" w:rsidRPr="002223E5">
        <w:rPr>
          <w:rFonts w:eastAsia="Times New Roman" w:cstheme="minorHAnsi"/>
          <w:i/>
          <w:sz w:val="24"/>
          <w:szCs w:val="24"/>
        </w:rPr>
        <w:t xml:space="preserve"> of that phase. This is</w:t>
      </w:r>
      <w:r w:rsidR="003F0806" w:rsidRPr="002223E5">
        <w:rPr>
          <w:rFonts w:eastAsia="Times New Roman" w:cstheme="minorHAnsi"/>
          <w:i/>
          <w:sz w:val="24"/>
          <w:szCs w:val="24"/>
        </w:rPr>
        <w:t xml:space="preserve"> described on line</w:t>
      </w:r>
      <w:r w:rsidR="00FF51B8" w:rsidRPr="002223E5">
        <w:rPr>
          <w:rFonts w:eastAsia="Times New Roman" w:cstheme="minorHAnsi"/>
          <w:i/>
          <w:sz w:val="24"/>
          <w:szCs w:val="24"/>
        </w:rPr>
        <w:t>s</w:t>
      </w:r>
      <w:r w:rsidR="003F0806" w:rsidRPr="002223E5">
        <w:rPr>
          <w:rFonts w:eastAsia="Times New Roman" w:cstheme="minorHAnsi"/>
          <w:i/>
          <w:sz w:val="24"/>
          <w:szCs w:val="24"/>
        </w:rPr>
        <w:t xml:space="preserve"> </w:t>
      </w:r>
      <w:r w:rsidR="00FF51B8" w:rsidRPr="002223E5">
        <w:rPr>
          <w:rFonts w:eastAsia="Times New Roman" w:cstheme="minorHAnsi"/>
          <w:i/>
          <w:sz w:val="24"/>
          <w:szCs w:val="24"/>
        </w:rPr>
        <w:t>34</w:t>
      </w:r>
      <w:r w:rsidR="00EC41B0" w:rsidRPr="002223E5">
        <w:rPr>
          <w:rFonts w:eastAsia="Times New Roman" w:cstheme="minorHAnsi"/>
          <w:i/>
          <w:sz w:val="24"/>
          <w:szCs w:val="24"/>
        </w:rPr>
        <w:t>6</w:t>
      </w:r>
      <w:r w:rsidR="00FF51B8" w:rsidRPr="002223E5">
        <w:rPr>
          <w:rFonts w:eastAsia="Times New Roman" w:cstheme="minorHAnsi"/>
          <w:i/>
          <w:sz w:val="24"/>
          <w:szCs w:val="24"/>
        </w:rPr>
        <w:t>-34</w:t>
      </w:r>
      <w:r w:rsidR="00EC41B0" w:rsidRPr="002223E5">
        <w:rPr>
          <w:rFonts w:eastAsia="Times New Roman" w:cstheme="minorHAnsi"/>
          <w:i/>
          <w:sz w:val="24"/>
          <w:szCs w:val="24"/>
        </w:rPr>
        <w:t>8</w:t>
      </w:r>
      <w:r w:rsidR="00FF51B8" w:rsidRPr="002223E5">
        <w:rPr>
          <w:rFonts w:eastAsia="Times New Roman" w:cstheme="minorHAnsi"/>
          <w:i/>
          <w:sz w:val="24"/>
          <w:szCs w:val="24"/>
        </w:rPr>
        <w:t xml:space="preserve"> on page 8</w:t>
      </w:r>
      <w:r w:rsidR="003F0806" w:rsidRPr="002223E5">
        <w:rPr>
          <w:rFonts w:eastAsia="Times New Roman" w:cstheme="minorHAnsi"/>
          <w:i/>
          <w:sz w:val="24"/>
          <w:szCs w:val="24"/>
        </w:rPr>
        <w:t xml:space="preserve"> in the “Representative results” section: </w:t>
      </w:r>
      <w:r w:rsidR="003F0806" w:rsidRPr="002223E5">
        <w:rPr>
          <w:rFonts w:eastAsia="Times New Roman" w:cstheme="minorHAnsi"/>
          <w:sz w:val="24"/>
          <w:szCs w:val="24"/>
        </w:rPr>
        <w:t>“</w:t>
      </w:r>
      <w:r w:rsidR="003F0806" w:rsidRPr="002223E5">
        <w:rPr>
          <w:rFonts w:cstheme="minorHAnsi"/>
          <w:sz w:val="24"/>
          <w:szCs w:val="24"/>
        </w:rPr>
        <w:t>Acquisition of avoidance behavior is demonstrated by participants avoiding more (showing larger maximal deviations from the shortest trajectory) at the end of an acquisition phase, compared to the beginning of the acquisition phase</w:t>
      </w:r>
      <w:r w:rsidR="003F0806" w:rsidRPr="002223E5">
        <w:rPr>
          <w:rFonts w:eastAsia="Times New Roman" w:cstheme="minorHAnsi"/>
          <w:sz w:val="24"/>
          <w:szCs w:val="24"/>
        </w:rPr>
        <w:t xml:space="preserve">”. </w:t>
      </w:r>
      <w:r w:rsidR="003F0806" w:rsidRPr="002223E5">
        <w:rPr>
          <w:rFonts w:eastAsia="Times New Roman" w:cstheme="minorHAnsi"/>
          <w:i/>
          <w:sz w:val="24"/>
          <w:szCs w:val="24"/>
        </w:rPr>
        <w:t xml:space="preserve">Furthermore, we have </w:t>
      </w:r>
      <w:r w:rsidR="006E07F0" w:rsidRPr="002223E5">
        <w:rPr>
          <w:rFonts w:eastAsia="Times New Roman" w:cstheme="minorHAnsi"/>
          <w:i/>
          <w:sz w:val="24"/>
          <w:szCs w:val="24"/>
        </w:rPr>
        <w:t xml:space="preserve">also </w:t>
      </w:r>
      <w:r w:rsidR="003F0806" w:rsidRPr="002223E5">
        <w:rPr>
          <w:rFonts w:eastAsia="Times New Roman" w:cstheme="minorHAnsi"/>
          <w:i/>
          <w:sz w:val="24"/>
          <w:szCs w:val="24"/>
        </w:rPr>
        <w:t xml:space="preserve">found similar </w:t>
      </w:r>
      <w:r w:rsidR="006E07F0" w:rsidRPr="002223E5">
        <w:rPr>
          <w:rFonts w:eastAsia="Times New Roman" w:cstheme="minorHAnsi"/>
          <w:i/>
          <w:sz w:val="24"/>
          <w:szCs w:val="24"/>
        </w:rPr>
        <w:t xml:space="preserve">results </w:t>
      </w:r>
      <w:r w:rsidR="003F0806" w:rsidRPr="002223E5">
        <w:rPr>
          <w:rFonts w:eastAsia="Times New Roman" w:cstheme="minorHAnsi"/>
          <w:i/>
          <w:sz w:val="24"/>
          <w:szCs w:val="24"/>
        </w:rPr>
        <w:t xml:space="preserve">to those reported in the manuscript when using </w:t>
      </w:r>
      <w:r w:rsidR="006E07F0" w:rsidRPr="002223E5">
        <w:rPr>
          <w:rFonts w:eastAsia="Times New Roman" w:cstheme="minorHAnsi"/>
          <w:i/>
          <w:sz w:val="24"/>
          <w:szCs w:val="24"/>
        </w:rPr>
        <w:t>a within-subjects design with an avoidance condition and a yoked condition</w:t>
      </w:r>
      <w:r w:rsidR="00632FB7" w:rsidRPr="002223E5">
        <w:rPr>
          <w:rFonts w:eastAsia="Times New Roman" w:cstheme="minorHAnsi"/>
          <w:i/>
          <w:sz w:val="24"/>
          <w:szCs w:val="24"/>
        </w:rPr>
        <w:t xml:space="preserve"> indicated by different experimental backgrounds</w:t>
      </w:r>
      <w:r w:rsidR="003F0806" w:rsidRPr="002223E5">
        <w:rPr>
          <w:rFonts w:eastAsia="Times New Roman" w:cstheme="minorHAnsi"/>
          <w:i/>
          <w:sz w:val="24"/>
          <w:szCs w:val="24"/>
        </w:rPr>
        <w:fldChar w:fldCharType="begin"/>
      </w:r>
      <w:r w:rsidR="005C0698">
        <w:rPr>
          <w:rFonts w:eastAsia="Times New Roman" w:cstheme="minorHAnsi"/>
          <w:i/>
          <w:sz w:val="24"/>
          <w:szCs w:val="24"/>
        </w:rPr>
        <w:instrText xml:space="preserve"> ADDIN EN.CITE &lt;EndNote&gt;&lt;Cite&gt;&lt;Author&gt;Meulders&lt;/Author&gt;&lt;Year&gt;2020&lt;/Year&gt;&lt;RecNum&gt;446&lt;/RecNum&gt;&lt;DisplayText&gt;&lt;style face="superscript"&gt;16&lt;/style&gt;&lt;/DisplayText&gt;&lt;record&gt;&lt;rec-number&gt;446&lt;/rec-number&gt;&lt;foreign-keys&gt;&lt;key app="EN" db-id="5rdpswedut59ebeppe0pstz8wwfpat9dtw9f" timestamp="1596028984"&gt;446&lt;/key&gt;&lt;/foreign-keys&gt;&lt;ref-type name="Journal Article"&gt;17&lt;/ref-type&gt;&lt;contributors&gt;&lt;authors&gt;&lt;author&gt;Meulders, Ann&lt;/author&gt;&lt;author&gt;Franssen, Mathijs&lt;/author&gt;&lt;author&gt;Claes, Janne&lt;/author&gt;&lt;/authors&gt;&lt;/contributors&gt;&lt;titles&gt;&lt;title&gt;Avoiding Based on Shades of Gray: Generalization of Pain-Related Avoidance Behavior to Novel Contexts&lt;/title&gt;&lt;secondary-title&gt;The Journal of Pain&lt;/secondary-title&gt;&lt;/titles&gt;&lt;periodical&gt;&lt;full-title&gt;The Journal of Pain&lt;/full-title&gt;&lt;/periodical&gt;&lt;keywords&gt;&lt;keyword&gt;Generalization&lt;/keyword&gt;&lt;keyword&gt;Avoidance&lt;/keyword&gt;&lt;keyword&gt;Operant learning&lt;/keyword&gt;&lt;keyword&gt;Context&lt;/keyword&gt;&lt;keyword&gt;Conditioning&lt;/keyword&gt;&lt;keyword&gt;Robotic arm&lt;/keyword&gt;&lt;/keywords&gt;&lt;dates&gt;&lt;year&gt;2020&lt;/year&gt;&lt;pub-dates&gt;&lt;date&gt;2020/06/14/&lt;/date&gt;&lt;/pub-dates&gt;&lt;/dates&gt;&lt;isbn&gt;1526-5900&lt;/isbn&gt;&lt;urls&gt;&lt;related-urls&gt;&lt;url&gt;http://www.sciencedirect.com/science/article/pii/S1526590020300171&lt;/url&gt;&lt;/related-urls&gt;&lt;/urls&gt;&lt;electronic-resource-num&gt;https://doi.org/10.1016/j.jpain.2020.02.002&lt;/electronic-resource-num&gt;&lt;/record&gt;&lt;/Cite&gt;&lt;/EndNote&gt;</w:instrText>
      </w:r>
      <w:r w:rsidR="003F0806" w:rsidRPr="002223E5">
        <w:rPr>
          <w:rFonts w:eastAsia="Times New Roman" w:cstheme="minorHAnsi"/>
          <w:i/>
          <w:sz w:val="24"/>
          <w:szCs w:val="24"/>
        </w:rPr>
        <w:fldChar w:fldCharType="separate"/>
      </w:r>
      <w:r w:rsidR="005C0698" w:rsidRPr="005C0698">
        <w:rPr>
          <w:rFonts w:eastAsia="Times New Roman" w:cstheme="minorHAnsi"/>
          <w:i/>
          <w:noProof/>
          <w:sz w:val="24"/>
          <w:szCs w:val="24"/>
          <w:vertAlign w:val="superscript"/>
        </w:rPr>
        <w:t>16</w:t>
      </w:r>
      <w:r w:rsidR="003F0806" w:rsidRPr="002223E5">
        <w:rPr>
          <w:rFonts w:eastAsia="Times New Roman" w:cstheme="minorHAnsi"/>
          <w:i/>
          <w:sz w:val="24"/>
          <w:szCs w:val="24"/>
        </w:rPr>
        <w:fldChar w:fldCharType="end"/>
      </w:r>
      <w:r w:rsidR="003F0806" w:rsidRPr="002223E5">
        <w:rPr>
          <w:rFonts w:eastAsia="Times New Roman" w:cstheme="minorHAnsi"/>
          <w:i/>
          <w:sz w:val="24"/>
          <w:szCs w:val="24"/>
        </w:rPr>
        <w:t>.</w:t>
      </w:r>
      <w:r w:rsidR="003F0806" w:rsidRPr="002223E5">
        <w:rPr>
          <w:rFonts w:eastAsia="Times New Roman" w:cstheme="minorHAnsi"/>
          <w:sz w:val="24"/>
          <w:szCs w:val="24"/>
        </w:rPr>
        <w:t xml:space="preserve"> </w:t>
      </w:r>
    </w:p>
    <w:p w14:paraId="2AF2F208" w14:textId="746FC364" w:rsidR="004F158F" w:rsidRPr="002223E5" w:rsidRDefault="009A0CBB" w:rsidP="00787D5E">
      <w:pPr>
        <w:pStyle w:val="NormalWeb"/>
        <w:spacing w:before="0" w:beforeAutospacing="0" w:after="0" w:afterAutospacing="0"/>
        <w:jc w:val="left"/>
        <w:rPr>
          <w:rFonts w:asciiTheme="minorHAnsi" w:hAnsiTheme="minorHAnsi" w:cstheme="minorHAnsi"/>
          <w:color w:val="auto"/>
        </w:rPr>
      </w:pPr>
      <w:r w:rsidRPr="002223E5">
        <w:rPr>
          <w:rFonts w:asciiTheme="minorHAnsi" w:hAnsiTheme="minorHAnsi" w:cstheme="minorHAnsi"/>
          <w:i/>
          <w:color w:val="auto"/>
        </w:rPr>
        <w:t>In</w:t>
      </w:r>
      <w:r w:rsidR="004F158F" w:rsidRPr="002223E5">
        <w:rPr>
          <w:rFonts w:asciiTheme="minorHAnsi" w:hAnsiTheme="minorHAnsi" w:cstheme="minorHAnsi"/>
          <w:i/>
          <w:color w:val="auto"/>
        </w:rPr>
        <w:t xml:space="preserve"> the footnote on page 3</w:t>
      </w:r>
      <w:r w:rsidRPr="002223E5">
        <w:rPr>
          <w:rFonts w:asciiTheme="minorHAnsi" w:hAnsiTheme="minorHAnsi" w:cstheme="minorHAnsi"/>
          <w:i/>
          <w:color w:val="auto"/>
        </w:rPr>
        <w:t xml:space="preserve"> of the manuscript, </w:t>
      </w:r>
      <w:r w:rsidR="004F158F" w:rsidRPr="002223E5">
        <w:rPr>
          <w:rFonts w:asciiTheme="minorHAnsi" w:hAnsiTheme="minorHAnsi" w:cstheme="minorHAnsi"/>
          <w:i/>
          <w:color w:val="auto"/>
        </w:rPr>
        <w:t xml:space="preserve">where </w:t>
      </w:r>
      <w:r w:rsidRPr="002223E5">
        <w:rPr>
          <w:rFonts w:asciiTheme="minorHAnsi" w:hAnsiTheme="minorHAnsi" w:cstheme="minorHAnsi"/>
          <w:i/>
          <w:color w:val="auto"/>
        </w:rPr>
        <w:t xml:space="preserve">we </w:t>
      </w:r>
      <w:r w:rsidR="008902A1" w:rsidRPr="002223E5">
        <w:rPr>
          <w:rFonts w:asciiTheme="minorHAnsi" w:hAnsiTheme="minorHAnsi" w:cstheme="minorHAnsi"/>
          <w:i/>
          <w:color w:val="auto"/>
        </w:rPr>
        <w:t>first introduce</w:t>
      </w:r>
      <w:r w:rsidRPr="002223E5">
        <w:rPr>
          <w:rFonts w:asciiTheme="minorHAnsi" w:hAnsiTheme="minorHAnsi" w:cstheme="minorHAnsi"/>
          <w:i/>
          <w:color w:val="auto"/>
        </w:rPr>
        <w:t xml:space="preserve"> the yoked control, w</w:t>
      </w:r>
      <w:r w:rsidR="008902A1" w:rsidRPr="002223E5">
        <w:rPr>
          <w:rFonts w:asciiTheme="minorHAnsi" w:hAnsiTheme="minorHAnsi" w:cstheme="minorHAnsi"/>
          <w:i/>
          <w:color w:val="auto"/>
        </w:rPr>
        <w:t>e explicitly state that:</w:t>
      </w:r>
      <w:r w:rsidR="004F158F" w:rsidRPr="002223E5">
        <w:rPr>
          <w:rFonts w:asciiTheme="minorHAnsi" w:hAnsiTheme="minorHAnsi" w:cstheme="minorHAnsi"/>
          <w:i/>
          <w:color w:val="auto"/>
        </w:rPr>
        <w:t xml:space="preserve"> “</w:t>
      </w:r>
      <w:r w:rsidR="004F158F" w:rsidRPr="002223E5">
        <w:rPr>
          <w:rFonts w:asciiTheme="minorHAnsi" w:hAnsiTheme="minorHAnsi" w:cstheme="minorHAnsi"/>
          <w:color w:val="auto"/>
          <w:u w:val="single"/>
        </w:rPr>
        <w:t>If applicable to the design</w:t>
      </w:r>
      <w:r w:rsidR="004F158F" w:rsidRPr="002223E5">
        <w:rPr>
          <w:rFonts w:asciiTheme="minorHAnsi" w:hAnsiTheme="minorHAnsi" w:cstheme="minorHAnsi"/>
          <w:color w:val="auto"/>
        </w:rPr>
        <w:t>, a Yoked Group can be used as control</w:t>
      </w:r>
      <w:r w:rsidR="004F158F" w:rsidRPr="002223E5">
        <w:rPr>
          <w:rFonts w:asciiTheme="minorHAnsi" w:hAnsiTheme="minorHAnsi" w:cstheme="minorHAnsi"/>
          <w:i/>
          <w:color w:val="auto"/>
        </w:rPr>
        <w:t>”</w:t>
      </w:r>
      <w:r w:rsidRPr="002223E5">
        <w:rPr>
          <w:rFonts w:asciiTheme="minorHAnsi" w:hAnsiTheme="minorHAnsi" w:cstheme="minorHAnsi"/>
          <w:i/>
          <w:color w:val="auto"/>
        </w:rPr>
        <w:t xml:space="preserve">. This is also the case </w:t>
      </w:r>
      <w:r w:rsidR="00FF51B8" w:rsidRPr="002223E5">
        <w:rPr>
          <w:rFonts w:asciiTheme="minorHAnsi" w:hAnsiTheme="minorHAnsi" w:cstheme="minorHAnsi"/>
          <w:i/>
          <w:color w:val="auto"/>
        </w:rPr>
        <w:t>on lines 28</w:t>
      </w:r>
      <w:r w:rsidR="00EC41B0" w:rsidRPr="002223E5">
        <w:rPr>
          <w:rFonts w:asciiTheme="minorHAnsi" w:hAnsiTheme="minorHAnsi" w:cstheme="minorHAnsi"/>
          <w:i/>
          <w:color w:val="auto"/>
        </w:rPr>
        <w:t>6-</w:t>
      </w:r>
      <w:r w:rsidR="00FF51B8" w:rsidRPr="002223E5">
        <w:rPr>
          <w:rFonts w:asciiTheme="minorHAnsi" w:hAnsiTheme="minorHAnsi" w:cstheme="minorHAnsi"/>
          <w:i/>
          <w:color w:val="auto"/>
        </w:rPr>
        <w:t>28</w:t>
      </w:r>
      <w:r w:rsidR="00EC41B0" w:rsidRPr="002223E5">
        <w:rPr>
          <w:rFonts w:asciiTheme="minorHAnsi" w:hAnsiTheme="minorHAnsi" w:cstheme="minorHAnsi"/>
          <w:i/>
          <w:color w:val="auto"/>
        </w:rPr>
        <w:t>8</w:t>
      </w:r>
      <w:r w:rsidRPr="002223E5">
        <w:rPr>
          <w:rFonts w:asciiTheme="minorHAnsi" w:hAnsiTheme="minorHAnsi" w:cstheme="minorHAnsi"/>
          <w:i/>
          <w:color w:val="auto"/>
        </w:rPr>
        <w:t xml:space="preserve"> on page </w:t>
      </w:r>
      <w:r w:rsidR="00FF51B8" w:rsidRPr="002223E5">
        <w:rPr>
          <w:rFonts w:asciiTheme="minorHAnsi" w:hAnsiTheme="minorHAnsi" w:cstheme="minorHAnsi"/>
          <w:i/>
          <w:color w:val="auto"/>
        </w:rPr>
        <w:t>6</w:t>
      </w:r>
      <w:r w:rsidRPr="002223E5">
        <w:rPr>
          <w:rFonts w:asciiTheme="minorHAnsi" w:hAnsiTheme="minorHAnsi" w:cstheme="minorHAnsi"/>
          <w:i/>
          <w:color w:val="auto"/>
        </w:rPr>
        <w:t xml:space="preserve"> (step 5.5.1.) of the manuscript: </w:t>
      </w:r>
      <w:r w:rsidR="004F158F" w:rsidRPr="002223E5">
        <w:rPr>
          <w:rFonts w:asciiTheme="minorHAnsi" w:hAnsiTheme="minorHAnsi" w:cstheme="minorHAnsi"/>
          <w:i/>
          <w:color w:val="auto"/>
        </w:rPr>
        <w:t>“</w:t>
      </w:r>
      <w:r w:rsidRPr="002223E5">
        <w:rPr>
          <w:rFonts w:asciiTheme="minorHAnsi" w:hAnsiTheme="minorHAnsi" w:cstheme="minorHAnsi"/>
          <w:color w:val="auto"/>
          <w:u w:val="single"/>
        </w:rPr>
        <w:t>Where applicable</w:t>
      </w:r>
      <w:r w:rsidRPr="002223E5">
        <w:rPr>
          <w:rFonts w:asciiTheme="minorHAnsi" w:hAnsiTheme="minorHAnsi" w:cstheme="minorHAnsi"/>
          <w:color w:val="auto"/>
        </w:rPr>
        <w:t>: The data from each Experimental Group participant are saved on the computer</w:t>
      </w:r>
      <w:r w:rsidR="00FF51B8" w:rsidRPr="002223E5">
        <w:rPr>
          <w:rFonts w:asciiTheme="minorHAnsi" w:hAnsiTheme="minorHAnsi" w:cstheme="minorHAnsi"/>
          <w:color w:val="auto"/>
        </w:rPr>
        <w:t xml:space="preserve"> (see Section 1.4</w:t>
      </w:r>
      <w:r w:rsidRPr="002223E5">
        <w:rPr>
          <w:rFonts w:asciiTheme="minorHAnsi" w:hAnsiTheme="minorHAnsi" w:cstheme="minorHAnsi"/>
          <w:color w:val="auto"/>
        </w:rPr>
        <w:t>.), and used as reference for the reinforcement schedules of each Yoked (control) Group participant.”</w:t>
      </w:r>
      <w:r w:rsidR="004F158F" w:rsidRPr="002223E5">
        <w:rPr>
          <w:rFonts w:asciiTheme="minorHAnsi" w:hAnsiTheme="minorHAnsi" w:cstheme="minorHAnsi"/>
          <w:i/>
          <w:color w:val="auto"/>
        </w:rPr>
        <w:t xml:space="preserve"> </w:t>
      </w:r>
      <w:r w:rsidR="00105355" w:rsidRPr="002223E5">
        <w:rPr>
          <w:rFonts w:asciiTheme="minorHAnsi" w:hAnsiTheme="minorHAnsi" w:cstheme="minorHAnsi"/>
          <w:i/>
          <w:color w:val="auto"/>
        </w:rPr>
        <w:t xml:space="preserve">Furthermore, for the sake of clarity, we have added the following to lines </w:t>
      </w:r>
      <w:r w:rsidR="00EC41B0" w:rsidRPr="002223E5">
        <w:rPr>
          <w:rFonts w:asciiTheme="minorHAnsi" w:hAnsiTheme="minorHAnsi" w:cstheme="minorHAnsi"/>
          <w:i/>
          <w:color w:val="auto"/>
        </w:rPr>
        <w:t>305</w:t>
      </w:r>
      <w:r w:rsidR="00FF51B8" w:rsidRPr="002223E5">
        <w:rPr>
          <w:rFonts w:asciiTheme="minorHAnsi" w:hAnsiTheme="minorHAnsi" w:cstheme="minorHAnsi"/>
          <w:i/>
          <w:color w:val="auto"/>
        </w:rPr>
        <w:t>-30</w:t>
      </w:r>
      <w:r w:rsidR="00EC41B0" w:rsidRPr="002223E5">
        <w:rPr>
          <w:rFonts w:asciiTheme="minorHAnsi" w:hAnsiTheme="minorHAnsi" w:cstheme="minorHAnsi"/>
          <w:i/>
          <w:color w:val="auto"/>
        </w:rPr>
        <w:t>6</w:t>
      </w:r>
      <w:r w:rsidR="00105355" w:rsidRPr="002223E5">
        <w:rPr>
          <w:rFonts w:asciiTheme="minorHAnsi" w:hAnsiTheme="minorHAnsi" w:cstheme="minorHAnsi"/>
          <w:i/>
          <w:color w:val="auto"/>
        </w:rPr>
        <w:t xml:space="preserve"> on page </w:t>
      </w:r>
      <w:r w:rsidR="00EC41B0" w:rsidRPr="002223E5">
        <w:rPr>
          <w:rFonts w:asciiTheme="minorHAnsi" w:hAnsiTheme="minorHAnsi" w:cstheme="minorHAnsi"/>
          <w:i/>
          <w:color w:val="auto"/>
        </w:rPr>
        <w:t>7</w:t>
      </w:r>
      <w:r w:rsidR="00105355" w:rsidRPr="002223E5">
        <w:rPr>
          <w:rFonts w:asciiTheme="minorHAnsi" w:hAnsiTheme="minorHAnsi" w:cstheme="minorHAnsi"/>
          <w:i/>
          <w:color w:val="auto"/>
        </w:rPr>
        <w:t xml:space="preserve"> of the manuscript: </w:t>
      </w:r>
      <w:r w:rsidR="00105355" w:rsidRPr="002223E5">
        <w:rPr>
          <w:rFonts w:asciiTheme="minorHAnsi" w:hAnsiTheme="minorHAnsi" w:cstheme="minorHAnsi"/>
          <w:color w:val="auto"/>
        </w:rPr>
        <w:t>“NOTE: A Yoked Group</w:t>
      </w:r>
      <w:r w:rsidR="00105355" w:rsidRPr="002223E5">
        <w:rPr>
          <w:rFonts w:asciiTheme="minorHAnsi" w:hAnsiTheme="minorHAnsi" w:cstheme="minorHAnsi"/>
          <w:color w:val="auto"/>
        </w:rPr>
        <w:fldChar w:fldCharType="begin"/>
      </w:r>
      <w:r w:rsidR="005C0698">
        <w:rPr>
          <w:rFonts w:asciiTheme="minorHAnsi" w:hAnsiTheme="minorHAnsi" w:cstheme="minorHAnsi"/>
          <w:color w:val="auto"/>
        </w:rPr>
        <w:instrText xml:space="preserve"> ADDIN EN.CITE &lt;EndNote&gt;&lt;Cite&gt;&lt;Author&gt;Salkind&lt;/Author&gt;&lt;Year&gt;2010&lt;/Year&gt;&lt;RecNum&gt;431&lt;/RecNum&gt;&lt;DisplayText&gt;&lt;style face="superscript"&gt;17&lt;/style&gt;&lt;/DisplayText&gt;&lt;record&gt;&lt;rec-number&gt;431&lt;/rec-number&gt;&lt;foreign-keys&gt;&lt;key app="EN" db-id="5rdpswedut59ebeppe0pstz8wwfpat9dtw9f" timestamp="1595497174"&gt;431&lt;/key&gt;&lt;/foreign-keys&gt;&lt;ref-type name="Book"&gt;6&lt;/ref-type&gt;&lt;contributors&gt;&lt;authors&gt;&lt;author&gt;Salkind, N., J.&lt;/author&gt;&lt;/authors&gt;&lt;/contributors&gt;&lt;titles&gt;&lt;title&gt;Encyclopedia of Research Design&lt;/title&gt;&lt;/titles&gt;&lt;volume&gt;1&lt;/volume&gt;&lt;dates&gt;&lt;year&gt;2010&lt;/year&gt;&lt;pub-dates&gt;&lt;date&gt;2020/07/23&lt;/date&gt;&lt;/pub-dates&gt;&lt;/dates&gt;&lt;pub-location&gt;Thousand Oaks, CA&lt;/pub-location&gt;&lt;publisher&gt;Sage&lt;/publisher&gt;&lt;urls&gt;&lt;related-urls&gt;&lt;url&gt;https://methods.sagepub.com/reference/encyc-of-research-design&lt;/url&gt;&lt;/related-urls&gt;&lt;/urls&gt;&lt;electronic-resource-num&gt;10.4135/9781412961288&lt;/electronic-resource-num&gt;&lt;/record&gt;&lt;/Cite&gt;&lt;/EndNote&gt;</w:instrText>
      </w:r>
      <w:r w:rsidR="00105355" w:rsidRPr="002223E5">
        <w:rPr>
          <w:rFonts w:asciiTheme="minorHAnsi" w:hAnsiTheme="minorHAnsi" w:cstheme="minorHAnsi"/>
          <w:color w:val="auto"/>
        </w:rPr>
        <w:fldChar w:fldCharType="separate"/>
      </w:r>
      <w:r w:rsidR="005C0698" w:rsidRPr="005C0698">
        <w:rPr>
          <w:rFonts w:asciiTheme="minorHAnsi" w:hAnsiTheme="minorHAnsi" w:cstheme="minorHAnsi"/>
          <w:noProof/>
          <w:color w:val="auto"/>
          <w:vertAlign w:val="superscript"/>
        </w:rPr>
        <w:t>17</w:t>
      </w:r>
      <w:r w:rsidR="00105355" w:rsidRPr="002223E5">
        <w:rPr>
          <w:rFonts w:asciiTheme="minorHAnsi" w:hAnsiTheme="minorHAnsi" w:cstheme="minorHAnsi"/>
          <w:color w:val="auto"/>
        </w:rPr>
        <w:fldChar w:fldCharType="end"/>
      </w:r>
      <w:r w:rsidR="00105355" w:rsidRPr="002223E5">
        <w:rPr>
          <w:rFonts w:asciiTheme="minorHAnsi" w:hAnsiTheme="minorHAnsi" w:cstheme="minorHAnsi"/>
          <w:color w:val="auto"/>
        </w:rPr>
        <w:t xml:space="preserve"> is required for testing generalization of avoidance (see step 5.5.1.). However, different controls can be used depending on the specific research question (cf. </w:t>
      </w:r>
      <w:r w:rsidR="00EC41B0" w:rsidRPr="002223E5">
        <w:rPr>
          <w:rFonts w:asciiTheme="minorHAnsi" w:hAnsiTheme="minorHAnsi" w:cstheme="minorHAnsi"/>
          <w:color w:val="auto"/>
        </w:rPr>
        <w:t>context modulation of avoidance in a within-subjects design</w:t>
      </w:r>
      <w:r w:rsidR="00EC41B0" w:rsidRPr="002223E5">
        <w:rPr>
          <w:rFonts w:asciiTheme="minorHAnsi" w:hAnsiTheme="minorHAnsi" w:cstheme="minorHAnsi"/>
          <w:color w:val="auto"/>
        </w:rPr>
        <w:fldChar w:fldCharType="begin"/>
      </w:r>
      <w:r w:rsidR="005C0698">
        <w:rPr>
          <w:rFonts w:asciiTheme="minorHAnsi" w:hAnsiTheme="minorHAnsi" w:cstheme="minorHAnsi"/>
          <w:color w:val="auto"/>
        </w:rPr>
        <w:instrText xml:space="preserve"> ADDIN EN.CITE &lt;EndNote&gt;&lt;Cite&gt;&lt;Author&gt;Meulders&lt;/Author&gt;&lt;Year&gt;2020&lt;/Year&gt;&lt;RecNum&gt;446&lt;/RecNum&gt;&lt;DisplayText&gt;&lt;style face="superscript"&gt;16&lt;/style&gt;&lt;/DisplayText&gt;&lt;record&gt;&lt;rec-number&gt;446&lt;/rec-number&gt;&lt;foreign-keys&gt;&lt;key app="EN" db-id="5rdpswedut59ebeppe0pstz8wwfpat9dtw9f" timestamp="1596028984"&gt;446&lt;/key&gt;&lt;/foreign-keys&gt;&lt;ref-type name="Journal Article"&gt;17&lt;/ref-type&gt;&lt;contributors&gt;&lt;authors&gt;&lt;author&gt;Meulders, Ann&lt;/author&gt;&lt;author&gt;Franssen, Mathijs&lt;/author&gt;&lt;author&gt;Claes, Janne&lt;/author&gt;&lt;/authors&gt;&lt;/contributors&gt;&lt;titles&gt;&lt;title&gt;Avoiding Based on Shades of Gray: Generalization of Pain-Related Avoidance Behavior to Novel Contexts&lt;/title&gt;&lt;secondary-title&gt;The Journal of Pain&lt;/secondary-title&gt;&lt;/titles&gt;&lt;periodical&gt;&lt;full-title&gt;The Journal of Pain&lt;/full-title&gt;&lt;/periodical&gt;&lt;keywords&gt;&lt;keyword&gt;Generalization&lt;/keyword&gt;&lt;keyword&gt;Avoidance&lt;/keyword&gt;&lt;keyword&gt;Operant learning&lt;/keyword&gt;&lt;keyword&gt;Context&lt;/keyword&gt;&lt;keyword&gt;Conditioning&lt;/keyword&gt;&lt;keyword&gt;Robotic arm&lt;/keyword&gt;&lt;/keywords&gt;&lt;dates&gt;&lt;year&gt;2020&lt;/year&gt;&lt;pub-dates&gt;&lt;date&gt;2020/06/14/&lt;/date&gt;&lt;/pub-dates&gt;&lt;/dates&gt;&lt;isbn&gt;1526-5900&lt;/isbn&gt;&lt;urls&gt;&lt;related-urls&gt;&lt;url&gt;http://www.sciencedirect.com/science/article/pii/S1526590020300171&lt;/url&gt;&lt;/related-urls&gt;&lt;/urls&gt;&lt;electronic-resource-num&gt;https://doi.org/10.1016/j.jpain.2020.02.002&lt;/electronic-resource-num&gt;&lt;/record&gt;&lt;/Cite&gt;&lt;/EndNote&gt;</w:instrText>
      </w:r>
      <w:r w:rsidR="00EC41B0" w:rsidRPr="002223E5">
        <w:rPr>
          <w:rFonts w:asciiTheme="minorHAnsi" w:hAnsiTheme="minorHAnsi" w:cstheme="minorHAnsi"/>
          <w:color w:val="auto"/>
        </w:rPr>
        <w:fldChar w:fldCharType="separate"/>
      </w:r>
      <w:r w:rsidR="005C0698" w:rsidRPr="005C0698">
        <w:rPr>
          <w:rFonts w:asciiTheme="minorHAnsi" w:hAnsiTheme="minorHAnsi" w:cstheme="minorHAnsi"/>
          <w:noProof/>
          <w:color w:val="auto"/>
          <w:vertAlign w:val="superscript"/>
        </w:rPr>
        <w:t>16</w:t>
      </w:r>
      <w:r w:rsidR="00EC41B0" w:rsidRPr="002223E5">
        <w:rPr>
          <w:rFonts w:asciiTheme="minorHAnsi" w:hAnsiTheme="minorHAnsi" w:cstheme="minorHAnsi"/>
          <w:color w:val="auto"/>
        </w:rPr>
        <w:fldChar w:fldCharType="end"/>
      </w:r>
      <w:r w:rsidR="00105355" w:rsidRPr="002223E5">
        <w:rPr>
          <w:rFonts w:asciiTheme="minorHAnsi" w:hAnsiTheme="minorHAnsi" w:cstheme="minorHAnsi"/>
          <w:color w:val="auto"/>
        </w:rPr>
        <w:t>).”</w:t>
      </w:r>
      <w:r w:rsidR="00105355" w:rsidRPr="002223E5">
        <w:rPr>
          <w:rFonts w:asciiTheme="minorHAnsi" w:hAnsiTheme="minorHAnsi" w:cstheme="minorHAnsi"/>
          <w:i/>
          <w:color w:val="auto"/>
        </w:rPr>
        <w:t xml:space="preserve"> </w:t>
      </w:r>
      <w:r w:rsidR="004F158F" w:rsidRPr="002223E5">
        <w:rPr>
          <w:rFonts w:asciiTheme="minorHAnsi" w:hAnsiTheme="minorHAnsi" w:cstheme="minorHAnsi"/>
          <w:i/>
          <w:color w:val="auto"/>
        </w:rPr>
        <w:t xml:space="preserve"> </w:t>
      </w:r>
    </w:p>
    <w:p w14:paraId="453BF566" w14:textId="3FC1A71D" w:rsidR="00561D91" w:rsidRPr="002223E5" w:rsidRDefault="00F13480" w:rsidP="002C1F9C">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 xml:space="preserve">Although it would certainly be interesting to </w:t>
      </w:r>
      <w:r w:rsidR="004F158F" w:rsidRPr="002223E5">
        <w:rPr>
          <w:rFonts w:eastAsia="Times New Roman" w:cstheme="minorHAnsi"/>
          <w:i/>
          <w:sz w:val="24"/>
          <w:szCs w:val="24"/>
        </w:rPr>
        <w:t>include</w:t>
      </w:r>
      <w:r w:rsidRPr="002223E5">
        <w:rPr>
          <w:rFonts w:eastAsia="Times New Roman" w:cstheme="minorHAnsi"/>
          <w:i/>
          <w:sz w:val="24"/>
          <w:szCs w:val="24"/>
        </w:rPr>
        <w:t xml:space="preserve"> a second control group</w:t>
      </w:r>
      <w:r w:rsidR="001A6367" w:rsidRPr="002223E5">
        <w:rPr>
          <w:rFonts w:eastAsia="Times New Roman" w:cstheme="minorHAnsi"/>
          <w:i/>
          <w:sz w:val="24"/>
          <w:szCs w:val="24"/>
        </w:rPr>
        <w:t>, w</w:t>
      </w:r>
      <w:r w:rsidR="004470BB" w:rsidRPr="002223E5">
        <w:rPr>
          <w:rFonts w:eastAsia="Times New Roman" w:cstheme="minorHAnsi"/>
          <w:i/>
          <w:sz w:val="24"/>
          <w:szCs w:val="24"/>
        </w:rPr>
        <w:t>e believe that the Yoked Group provides sufficient control and evidence for the pain-</w:t>
      </w:r>
      <w:r w:rsidRPr="002223E5">
        <w:rPr>
          <w:rFonts w:eastAsia="Times New Roman" w:cstheme="minorHAnsi"/>
          <w:i/>
          <w:sz w:val="24"/>
          <w:szCs w:val="24"/>
        </w:rPr>
        <w:t>effort trade-off</w:t>
      </w:r>
      <w:r w:rsidR="00D8380B" w:rsidRPr="002223E5">
        <w:rPr>
          <w:rFonts w:eastAsia="Times New Roman" w:cstheme="minorHAnsi"/>
          <w:i/>
          <w:sz w:val="24"/>
          <w:szCs w:val="24"/>
        </w:rPr>
        <w:t xml:space="preserve">. Specifically, we have consistently found acquisition of avoidance (i.e. significant differences between the Experimental and Yoked Group) </w:t>
      </w:r>
      <w:r w:rsidR="00EB12F4" w:rsidRPr="002223E5">
        <w:rPr>
          <w:rFonts w:eastAsia="Times New Roman" w:cstheme="minorHAnsi"/>
          <w:i/>
          <w:sz w:val="24"/>
          <w:szCs w:val="24"/>
        </w:rPr>
        <w:t>using this set-up. In other words,</w:t>
      </w:r>
      <w:r w:rsidR="00560479" w:rsidRPr="002223E5">
        <w:rPr>
          <w:rFonts w:eastAsia="Times New Roman" w:cstheme="minorHAnsi"/>
          <w:i/>
          <w:sz w:val="24"/>
          <w:szCs w:val="24"/>
        </w:rPr>
        <w:t xml:space="preserve"> even</w:t>
      </w:r>
      <w:r w:rsidR="004F158F" w:rsidRPr="002223E5">
        <w:rPr>
          <w:rFonts w:eastAsia="Times New Roman" w:cstheme="minorHAnsi"/>
          <w:i/>
          <w:sz w:val="24"/>
          <w:szCs w:val="24"/>
        </w:rPr>
        <w:t xml:space="preserve"> </w:t>
      </w:r>
      <w:r w:rsidR="00D8380B" w:rsidRPr="002223E5">
        <w:rPr>
          <w:rFonts w:eastAsia="Times New Roman" w:cstheme="minorHAnsi"/>
          <w:i/>
          <w:sz w:val="24"/>
          <w:szCs w:val="24"/>
        </w:rPr>
        <w:t>when participants in the Yoked Group sometimes receive pain during the least effortful (T1) movement</w:t>
      </w:r>
      <w:r w:rsidR="00EB12F4" w:rsidRPr="002223E5">
        <w:rPr>
          <w:rFonts w:eastAsia="Times New Roman" w:cstheme="minorHAnsi"/>
          <w:i/>
          <w:sz w:val="24"/>
          <w:szCs w:val="24"/>
        </w:rPr>
        <w:t>, they clearly prefer this to the other trajectories</w:t>
      </w:r>
      <w:r w:rsidRPr="002223E5">
        <w:rPr>
          <w:rFonts w:eastAsia="Times New Roman" w:cstheme="minorHAnsi"/>
          <w:i/>
          <w:sz w:val="24"/>
          <w:szCs w:val="24"/>
        </w:rPr>
        <w:t>.</w:t>
      </w:r>
      <w:r w:rsidR="00297323" w:rsidRPr="002223E5">
        <w:rPr>
          <w:rFonts w:eastAsia="Times New Roman" w:cstheme="minorHAnsi"/>
          <w:i/>
          <w:sz w:val="24"/>
          <w:szCs w:val="24"/>
        </w:rPr>
        <w:t xml:space="preserve"> </w:t>
      </w:r>
      <w:r w:rsidR="00D8380B" w:rsidRPr="002223E5">
        <w:rPr>
          <w:rFonts w:eastAsia="Times New Roman" w:cstheme="minorHAnsi"/>
          <w:i/>
          <w:sz w:val="24"/>
          <w:szCs w:val="24"/>
        </w:rPr>
        <w:t xml:space="preserve">This suggests that </w:t>
      </w:r>
      <w:r w:rsidR="004C0FC2" w:rsidRPr="002223E5">
        <w:rPr>
          <w:rFonts w:eastAsia="Times New Roman" w:cstheme="minorHAnsi"/>
          <w:i/>
          <w:sz w:val="24"/>
          <w:szCs w:val="24"/>
        </w:rPr>
        <w:t>participants</w:t>
      </w:r>
      <w:r w:rsidR="00D8380B" w:rsidRPr="002223E5">
        <w:rPr>
          <w:rFonts w:eastAsia="Times New Roman" w:cstheme="minorHAnsi"/>
          <w:i/>
          <w:sz w:val="24"/>
          <w:szCs w:val="24"/>
        </w:rPr>
        <w:t xml:space="preserve"> who do not have the ability to avoid</w:t>
      </w:r>
      <w:r w:rsidR="00EB12F4" w:rsidRPr="002223E5">
        <w:rPr>
          <w:rFonts w:eastAsia="Times New Roman" w:cstheme="minorHAnsi"/>
          <w:i/>
          <w:sz w:val="24"/>
          <w:szCs w:val="24"/>
        </w:rPr>
        <w:t>,</w:t>
      </w:r>
      <w:r w:rsidR="00D8380B" w:rsidRPr="002223E5">
        <w:rPr>
          <w:rFonts w:eastAsia="Times New Roman" w:cstheme="minorHAnsi"/>
          <w:i/>
          <w:sz w:val="24"/>
          <w:szCs w:val="24"/>
        </w:rPr>
        <w:t xml:space="preserve"> reliably prefer the T1 movement </w:t>
      </w:r>
      <w:r w:rsidR="004C0FC2" w:rsidRPr="002223E5">
        <w:rPr>
          <w:rFonts w:eastAsia="Times New Roman" w:cstheme="minorHAnsi"/>
          <w:i/>
          <w:sz w:val="24"/>
          <w:szCs w:val="24"/>
        </w:rPr>
        <w:t>to</w:t>
      </w:r>
      <w:r w:rsidR="00D8380B" w:rsidRPr="002223E5">
        <w:rPr>
          <w:rFonts w:eastAsia="Times New Roman" w:cstheme="minorHAnsi"/>
          <w:i/>
          <w:sz w:val="24"/>
          <w:szCs w:val="24"/>
        </w:rPr>
        <w:t xml:space="preserve"> T3</w:t>
      </w:r>
      <w:r w:rsidR="00297323" w:rsidRPr="002223E5">
        <w:rPr>
          <w:rFonts w:eastAsia="Times New Roman" w:cstheme="minorHAnsi"/>
          <w:i/>
          <w:sz w:val="24"/>
          <w:szCs w:val="24"/>
        </w:rPr>
        <w:t xml:space="preserve">, even when T1 is sometimes </w:t>
      </w:r>
      <w:r w:rsidR="00560479" w:rsidRPr="002223E5">
        <w:rPr>
          <w:rFonts w:eastAsia="Times New Roman" w:cstheme="minorHAnsi"/>
          <w:i/>
          <w:sz w:val="24"/>
          <w:szCs w:val="24"/>
        </w:rPr>
        <w:t>punished</w:t>
      </w:r>
      <w:r w:rsidR="00297323" w:rsidRPr="002223E5">
        <w:rPr>
          <w:rFonts w:eastAsia="Times New Roman" w:cstheme="minorHAnsi"/>
          <w:i/>
          <w:sz w:val="24"/>
          <w:szCs w:val="24"/>
        </w:rPr>
        <w:t>, which we take as strong evidence for their preference of T1</w:t>
      </w:r>
      <w:r w:rsidR="00D8380B" w:rsidRPr="002223E5">
        <w:rPr>
          <w:rFonts w:eastAsia="Times New Roman" w:cstheme="minorHAnsi"/>
          <w:i/>
          <w:sz w:val="24"/>
          <w:szCs w:val="24"/>
        </w:rPr>
        <w:t xml:space="preserve">.  </w:t>
      </w:r>
      <w:r w:rsidR="00420ACA" w:rsidRPr="002223E5">
        <w:rPr>
          <w:rFonts w:eastAsia="Times New Roman" w:cstheme="minorHAnsi"/>
          <w:sz w:val="24"/>
          <w:szCs w:val="24"/>
        </w:rPr>
        <w:br/>
      </w:r>
      <w:r w:rsidR="00420ACA" w:rsidRPr="002223E5">
        <w:rPr>
          <w:rFonts w:eastAsia="Times New Roman" w:cstheme="minorHAnsi"/>
          <w:sz w:val="24"/>
          <w:szCs w:val="24"/>
        </w:rPr>
        <w:br/>
      </w:r>
      <w:r w:rsidR="003A5943" w:rsidRPr="002223E5">
        <w:rPr>
          <w:rFonts w:eastAsia="Times New Roman" w:cstheme="minorHAnsi"/>
          <w:sz w:val="24"/>
          <w:szCs w:val="24"/>
        </w:rPr>
        <w:t xml:space="preserve">19. </w:t>
      </w:r>
      <w:r w:rsidR="00420ACA" w:rsidRPr="002223E5">
        <w:rPr>
          <w:rFonts w:eastAsia="Times New Roman" w:cstheme="minorHAnsi"/>
          <w:sz w:val="24"/>
          <w:szCs w:val="24"/>
        </w:rPr>
        <w:t>-364: I know it is not very informative comment, but the description of extinction with its rationale is not very clear in this part.</w:t>
      </w:r>
    </w:p>
    <w:p w14:paraId="28421F06" w14:textId="1B482575" w:rsidR="00BF3776" w:rsidRPr="002223E5" w:rsidRDefault="00561D91" w:rsidP="002C1F9C">
      <w:pPr>
        <w:rPr>
          <w:rFonts w:eastAsia="Times New Roman" w:cstheme="minorHAnsi"/>
          <w:sz w:val="24"/>
          <w:szCs w:val="24"/>
        </w:rPr>
      </w:pPr>
      <w:r w:rsidRPr="002223E5">
        <w:rPr>
          <w:rFonts w:eastAsia="Times New Roman" w:cstheme="minorHAnsi"/>
          <w:i/>
          <w:sz w:val="24"/>
          <w:szCs w:val="24"/>
        </w:rPr>
        <w:t xml:space="preserve">We have changed the description on </w:t>
      </w:r>
      <w:r w:rsidR="00FF51B8" w:rsidRPr="002223E5">
        <w:rPr>
          <w:rFonts w:eastAsia="Times New Roman" w:cstheme="minorHAnsi"/>
          <w:i/>
          <w:sz w:val="24"/>
          <w:szCs w:val="24"/>
        </w:rPr>
        <w:t xml:space="preserve">lines </w:t>
      </w:r>
      <w:r w:rsidR="00E137D1" w:rsidRPr="002223E5">
        <w:rPr>
          <w:rFonts w:eastAsia="Times New Roman" w:cstheme="minorHAnsi"/>
          <w:i/>
          <w:sz w:val="24"/>
          <w:szCs w:val="24"/>
        </w:rPr>
        <w:t>375-380</w:t>
      </w:r>
      <w:r w:rsidR="00FF51B8" w:rsidRPr="002223E5">
        <w:rPr>
          <w:rFonts w:eastAsia="Times New Roman" w:cstheme="minorHAnsi"/>
          <w:i/>
          <w:sz w:val="24"/>
          <w:szCs w:val="24"/>
        </w:rPr>
        <w:t xml:space="preserve"> on page 8</w:t>
      </w:r>
      <w:r w:rsidRPr="002223E5">
        <w:rPr>
          <w:rFonts w:eastAsia="Times New Roman" w:cstheme="minorHAnsi"/>
          <w:i/>
          <w:sz w:val="24"/>
          <w:szCs w:val="24"/>
        </w:rPr>
        <w:t xml:space="preserve"> to:</w:t>
      </w:r>
      <w:r w:rsidRPr="002223E5">
        <w:rPr>
          <w:rFonts w:eastAsia="Times New Roman" w:cstheme="minorHAnsi"/>
          <w:sz w:val="24"/>
          <w:szCs w:val="24"/>
        </w:rPr>
        <w:t xml:space="preserve"> “</w:t>
      </w:r>
      <w:r w:rsidRPr="002223E5">
        <w:rPr>
          <w:rFonts w:cstheme="minorHAnsi"/>
          <w:b/>
          <w:sz w:val="24"/>
          <w:szCs w:val="24"/>
        </w:rPr>
        <w:t xml:space="preserve">Extinction of avoidance behavior: </w:t>
      </w:r>
      <w:r w:rsidRPr="002223E5">
        <w:rPr>
          <w:rFonts w:cstheme="minorHAnsi"/>
          <w:sz w:val="24"/>
          <w:szCs w:val="24"/>
        </w:rPr>
        <w:t xml:space="preserve">During extinction with response prevention, participants are only allowed to perform the previously </w:t>
      </w:r>
      <w:r w:rsidR="00BC151E" w:rsidRPr="002223E5">
        <w:rPr>
          <w:rFonts w:cstheme="minorHAnsi"/>
          <w:sz w:val="24"/>
          <w:szCs w:val="24"/>
        </w:rPr>
        <w:t xml:space="preserve">most </w:t>
      </w:r>
      <w:r w:rsidRPr="002223E5">
        <w:rPr>
          <w:rFonts w:cstheme="minorHAnsi"/>
          <w:sz w:val="24"/>
          <w:szCs w:val="24"/>
        </w:rPr>
        <w:t xml:space="preserve">painful movement trajectory (T1), whereas the other two trajectories (T2 and T3) are prohibited. Therefore, given that participants only have the option of performing T1, and thus the observed data pattern does not reflect their own choices, i.e. genuine extinction of avoidance behavior, extinction of </w:t>
      </w:r>
      <w:r w:rsidRPr="002223E5">
        <w:rPr>
          <w:rFonts w:cstheme="minorHAnsi"/>
          <w:i/>
          <w:sz w:val="24"/>
          <w:szCs w:val="24"/>
        </w:rPr>
        <w:t>avoidance</w:t>
      </w:r>
      <w:r w:rsidRPr="002223E5">
        <w:rPr>
          <w:rFonts w:cstheme="minorHAnsi"/>
          <w:sz w:val="24"/>
          <w:szCs w:val="24"/>
        </w:rPr>
        <w:t xml:space="preserve"> is not included in the analyses (fig. 5).</w:t>
      </w:r>
      <w:r w:rsidRPr="002223E5">
        <w:rPr>
          <w:rFonts w:eastAsia="Times New Roman" w:cstheme="minorHAnsi"/>
          <w:sz w:val="24"/>
          <w:szCs w:val="24"/>
        </w:rPr>
        <w:t>”</w:t>
      </w:r>
      <w:r w:rsidR="00420ACA" w:rsidRPr="002223E5">
        <w:rPr>
          <w:rFonts w:eastAsia="Times New Roman" w:cstheme="minorHAnsi"/>
          <w:sz w:val="24"/>
          <w:szCs w:val="24"/>
        </w:rPr>
        <w:br/>
      </w:r>
      <w:r w:rsidR="00420ACA" w:rsidRPr="002223E5">
        <w:rPr>
          <w:rFonts w:eastAsia="Times New Roman" w:cstheme="minorHAnsi"/>
          <w:sz w:val="24"/>
          <w:szCs w:val="24"/>
        </w:rPr>
        <w:br/>
      </w:r>
      <w:r w:rsidR="003A5943" w:rsidRPr="002223E5">
        <w:rPr>
          <w:rFonts w:eastAsia="Times New Roman" w:cstheme="minorHAnsi"/>
          <w:sz w:val="24"/>
          <w:szCs w:val="24"/>
        </w:rPr>
        <w:lastRenderedPageBreak/>
        <w:t xml:space="preserve">20. </w:t>
      </w:r>
      <w:r w:rsidR="00420ACA" w:rsidRPr="002223E5">
        <w:rPr>
          <w:rFonts w:eastAsia="Times New Roman" w:cstheme="minorHAnsi"/>
          <w:sz w:val="24"/>
          <w:szCs w:val="24"/>
        </w:rPr>
        <w:t>Discussion: -491: „SCRs have been previously found to correlate with relief [67]" - I think this is the wrong citation as in the study by Lekens et al. only fMRI was conducted. Please check other references for adequacy.</w:t>
      </w:r>
    </w:p>
    <w:p w14:paraId="26C57AAC" w14:textId="77777777" w:rsidR="00002E37" w:rsidRDefault="000A62C7"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i/>
          <w:sz w:val="24"/>
          <w:szCs w:val="24"/>
        </w:rPr>
        <w:t xml:space="preserve">We thank the reviewer for pointing out this mistake. The reference has been updated to </w:t>
      </w:r>
      <w:r w:rsidR="002601AD" w:rsidRPr="002223E5">
        <w:rPr>
          <w:rFonts w:eastAsia="Times New Roman" w:cstheme="minorHAnsi"/>
          <w:i/>
          <w:sz w:val="24"/>
          <w:szCs w:val="24"/>
        </w:rPr>
        <w:t>Vervliet et al. (2017)</w:t>
      </w:r>
      <w:r w:rsidR="002601AD" w:rsidRPr="002223E5">
        <w:rPr>
          <w:rFonts w:eastAsia="Times New Roman" w:cstheme="minorHAnsi"/>
          <w:i/>
          <w:sz w:val="24"/>
          <w:szCs w:val="24"/>
        </w:rPr>
        <w:fldChar w:fldCharType="begin">
          <w:fldData xml:space="preserve">PEVuZE5vdGU+PENpdGU+PEF1dGhvcj5WZXJ2bGlldDwvQXV0aG9yPjxZZWFyPjIwMTc8L1llYXI+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</w:fldData>
        </w:fldChar>
      </w:r>
      <w:r w:rsidR="005C0698">
        <w:rPr>
          <w:rFonts w:eastAsia="Times New Roman" w:cstheme="minorHAnsi"/>
          <w:i/>
          <w:sz w:val="24"/>
          <w:szCs w:val="24"/>
        </w:rPr>
        <w:instrText xml:space="preserve"> ADDIN EN.CITE </w:instrText>
      </w:r>
      <w:r w:rsidR="005C0698">
        <w:rPr>
          <w:rFonts w:eastAsia="Times New Roman" w:cstheme="minorHAnsi"/>
          <w:i/>
          <w:sz w:val="24"/>
          <w:szCs w:val="24"/>
        </w:rPr>
        <w:fldChar w:fldCharType="begin">
          <w:fldData xml:space="preserve">PEVuZE5vdGU+PENpdGU+PEF1dGhvcj5WZXJ2bGlldDwvQXV0aG9yPjxZZWFyPjIwMTc8L1llYXI+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</w:fldData>
        </w:fldChar>
      </w:r>
      <w:r w:rsidR="005C0698">
        <w:rPr>
          <w:rFonts w:eastAsia="Times New Roman" w:cstheme="minorHAnsi"/>
          <w:i/>
          <w:sz w:val="24"/>
          <w:szCs w:val="24"/>
        </w:rPr>
        <w:instrText xml:space="preserve"> ADDIN EN.CITE.DATA </w:instrText>
      </w:r>
      <w:r w:rsidR="005C0698">
        <w:rPr>
          <w:rFonts w:eastAsia="Times New Roman" w:cstheme="minorHAnsi"/>
          <w:i/>
          <w:sz w:val="24"/>
          <w:szCs w:val="24"/>
        </w:rPr>
      </w:r>
      <w:r w:rsidR="005C0698">
        <w:rPr>
          <w:rFonts w:eastAsia="Times New Roman" w:cstheme="minorHAnsi"/>
          <w:i/>
          <w:sz w:val="24"/>
          <w:szCs w:val="24"/>
        </w:rPr>
        <w:fldChar w:fldCharType="end"/>
      </w:r>
      <w:r w:rsidR="002601AD" w:rsidRPr="002223E5">
        <w:rPr>
          <w:rFonts w:eastAsia="Times New Roman" w:cstheme="minorHAnsi"/>
          <w:i/>
          <w:sz w:val="24"/>
          <w:szCs w:val="24"/>
        </w:rPr>
        <w:fldChar w:fldCharType="separate"/>
      </w:r>
      <w:r w:rsidR="005C0698" w:rsidRPr="005C0698">
        <w:rPr>
          <w:rFonts w:eastAsia="Times New Roman" w:cstheme="minorHAnsi"/>
          <w:i/>
          <w:noProof/>
          <w:sz w:val="24"/>
          <w:szCs w:val="24"/>
          <w:vertAlign w:val="superscript"/>
        </w:rPr>
        <w:t>18</w:t>
      </w:r>
      <w:r w:rsidR="002601AD" w:rsidRPr="002223E5">
        <w:rPr>
          <w:rFonts w:eastAsia="Times New Roman" w:cstheme="minorHAnsi"/>
          <w:i/>
          <w:sz w:val="24"/>
          <w:szCs w:val="24"/>
        </w:rPr>
        <w:fldChar w:fldCharType="end"/>
      </w:r>
      <w:r w:rsidRPr="002223E5">
        <w:rPr>
          <w:rFonts w:eastAsia="Times New Roman" w:cstheme="minorHAnsi"/>
          <w:i/>
          <w:sz w:val="24"/>
          <w:szCs w:val="24"/>
        </w:rPr>
        <w:t xml:space="preserve">.  </w:t>
      </w:r>
      <w:r w:rsidR="00420ACA" w:rsidRPr="002223E5">
        <w:rPr>
          <w:rFonts w:eastAsia="Times New Roman" w:cstheme="minorHAnsi"/>
          <w:sz w:val="24"/>
          <w:szCs w:val="24"/>
        </w:rPr>
        <w:br/>
      </w:r>
      <w:r w:rsidR="00420ACA" w:rsidRPr="002223E5">
        <w:rPr>
          <w:rFonts w:eastAsia="Times New Roman" w:cstheme="minorHAnsi"/>
          <w:sz w:val="24"/>
          <w:szCs w:val="24"/>
        </w:rPr>
        <w:br/>
      </w:r>
      <w:r w:rsidR="003A5943" w:rsidRPr="002223E5">
        <w:rPr>
          <w:rFonts w:eastAsia="Times New Roman" w:cstheme="minorHAnsi"/>
          <w:sz w:val="24"/>
          <w:szCs w:val="24"/>
        </w:rPr>
        <w:t xml:space="preserve">21. </w:t>
      </w:r>
      <w:r w:rsidR="00420ACA" w:rsidRPr="002223E5">
        <w:rPr>
          <w:rFonts w:eastAsia="Times New Roman" w:cstheme="minorHAnsi"/>
          <w:sz w:val="24"/>
          <w:szCs w:val="24"/>
        </w:rPr>
        <w:t>The discussion lacks important consideration of the pain model used, authors very often used term „ecologically valid". I agree, and like the paradigm very, however, in my opinion what threats its internal validity is pain model used. So, I would ask why authors think electrically induced pain should be used in the paradigm? Why not, for example, ischemic pain or heat pain? Both are based on tonic stimulation which force their priority in research application, mostly because of its similarity to clinical pain. This should be discussed. Furthermore, what should be discussed is electrical stimulation itself. Nowadays, electrocutaneous stimuli become more popular because of its potential in activation of nociceptive fibers. I would recommend to use pin-like electrodes and lower intensity (I checked which values are consider in the calibration, e.g. &gt; 40mA - quite high!) as high intensity stimulation suffers from the lack of fibers selectivity. What authors plan to do is a pain induction. If so, it is most likely to happened by stimulating A-delta and C fibers, not A-beta fibers. To reduce possibility of A-beta fibers activation I would suggest to reduce the intensity, change the shape of stimulus and used series of shocks. I think authors did not refer the reader to the pioneered work in the operant conditioning of pain reports by Steven Linton - I would strongly recommend to add it.</w:t>
      </w:r>
      <w:r w:rsidR="00420ACA" w:rsidRPr="002223E5">
        <w:rPr>
          <w:rFonts w:eastAsia="Times New Roman" w:cstheme="minorHAnsi"/>
          <w:sz w:val="24"/>
          <w:szCs w:val="24"/>
        </w:rPr>
        <w:br/>
      </w:r>
    </w:p>
    <w:p w14:paraId="073CE9C9" w14:textId="1CCAAFC3" w:rsidR="00CA27FC" w:rsidRPr="002223E5" w:rsidRDefault="00CA27FC" w:rsidP="00787D5E">
      <w:pPr>
        <w:shd w:val="clear" w:color="auto" w:fill="FFFFFF"/>
        <w:spacing w:before="100" w:beforeAutospacing="1" w:after="100" w:afterAutospacing="1" w:line="240" w:lineRule="auto"/>
        <w:rPr>
          <w:rFonts w:eastAsia="Times New Roman" w:cstheme="minorHAnsi"/>
          <w:sz w:val="24"/>
          <w:szCs w:val="24"/>
        </w:rPr>
      </w:pPr>
      <w:bookmarkStart w:id="0" w:name="_GoBack"/>
      <w:bookmarkEnd w:id="0"/>
      <w:r w:rsidRPr="002223E5">
        <w:rPr>
          <w:rFonts w:eastAsia="Times New Roman" w:cstheme="minorHAnsi"/>
          <w:i/>
          <w:sz w:val="24"/>
          <w:szCs w:val="24"/>
        </w:rPr>
        <w:t>We agree with the reviewer that electrocutaneous pain</w:t>
      </w:r>
      <w:r w:rsidR="00EB12F4" w:rsidRPr="002223E5">
        <w:rPr>
          <w:rFonts w:eastAsia="Times New Roman" w:cstheme="minorHAnsi"/>
          <w:i/>
          <w:sz w:val="24"/>
          <w:szCs w:val="24"/>
        </w:rPr>
        <w:t xml:space="preserve"> stimuli</w:t>
      </w:r>
      <w:r w:rsidRPr="002223E5">
        <w:rPr>
          <w:rFonts w:eastAsia="Times New Roman" w:cstheme="minorHAnsi"/>
          <w:i/>
          <w:sz w:val="24"/>
          <w:szCs w:val="24"/>
        </w:rPr>
        <w:t xml:space="preserve"> lack certain a</w:t>
      </w:r>
      <w:r w:rsidR="00DC25F5" w:rsidRPr="002223E5">
        <w:rPr>
          <w:rFonts w:eastAsia="Times New Roman" w:cstheme="minorHAnsi"/>
          <w:i/>
          <w:sz w:val="24"/>
          <w:szCs w:val="24"/>
        </w:rPr>
        <w:t xml:space="preserve">spects of ecological validity, and thank the reviewer for pointing out this limitation. However, we would like to note that the robotic arm-reaching paradigm is still a relatively novel method, and many of the studies run so far have been the first to investigate </w:t>
      </w:r>
      <w:r w:rsidR="007C019D" w:rsidRPr="002223E5">
        <w:rPr>
          <w:rFonts w:eastAsia="Times New Roman" w:cstheme="minorHAnsi"/>
          <w:i/>
          <w:sz w:val="24"/>
          <w:szCs w:val="24"/>
        </w:rPr>
        <w:t>basic mechanisms</w:t>
      </w:r>
      <w:r w:rsidR="00DC25F5" w:rsidRPr="002223E5">
        <w:rPr>
          <w:rFonts w:eastAsia="Times New Roman" w:cstheme="minorHAnsi"/>
          <w:i/>
          <w:sz w:val="24"/>
          <w:szCs w:val="24"/>
        </w:rPr>
        <w:t xml:space="preserve"> of avoidance-learning. </w:t>
      </w:r>
      <w:r w:rsidR="00105355" w:rsidRPr="002223E5">
        <w:rPr>
          <w:rFonts w:eastAsia="Times New Roman" w:cstheme="minorHAnsi"/>
          <w:i/>
          <w:sz w:val="24"/>
          <w:szCs w:val="24"/>
        </w:rPr>
        <w:t xml:space="preserve">In fact, for validation purposes, the electrocutaneous stimulus is </w:t>
      </w:r>
      <w:r w:rsidR="00243C59" w:rsidRPr="002223E5">
        <w:rPr>
          <w:rFonts w:eastAsia="Times New Roman" w:cstheme="minorHAnsi"/>
          <w:i/>
          <w:sz w:val="24"/>
          <w:szCs w:val="24"/>
        </w:rPr>
        <w:t>practical</w:t>
      </w:r>
      <w:r w:rsidR="00105355" w:rsidRPr="002223E5">
        <w:rPr>
          <w:rFonts w:eastAsia="Times New Roman" w:cstheme="minorHAnsi"/>
          <w:i/>
          <w:sz w:val="24"/>
          <w:szCs w:val="24"/>
        </w:rPr>
        <w:t>, and even ideal given its reproducibility and reliability, brevity (allowing short trials), and ease of application</w:t>
      </w:r>
      <w:r w:rsidR="00C60707" w:rsidRPr="002223E5">
        <w:rPr>
          <w:rFonts w:eastAsia="Times New Roman" w:cstheme="minorHAnsi"/>
          <w:i/>
          <w:sz w:val="24"/>
          <w:szCs w:val="24"/>
        </w:rPr>
        <w:t>, whereas other pain induction methods, such as ischemic stimulation with longer latencies may interrupt the flow of the task</w:t>
      </w:r>
      <w:r w:rsidR="00105355" w:rsidRPr="002223E5">
        <w:rPr>
          <w:rFonts w:eastAsia="Times New Roman" w:cstheme="minorHAnsi"/>
          <w:i/>
          <w:sz w:val="24"/>
          <w:szCs w:val="24"/>
        </w:rPr>
        <w:t>.</w:t>
      </w:r>
      <w:r w:rsidR="00DC25F5" w:rsidRPr="002223E5">
        <w:rPr>
          <w:rFonts w:eastAsia="Times New Roman" w:cstheme="minorHAnsi"/>
          <w:i/>
          <w:sz w:val="24"/>
          <w:szCs w:val="24"/>
        </w:rPr>
        <w:t xml:space="preserve"> However, we plan to also </w:t>
      </w:r>
      <w:r w:rsidR="00461873" w:rsidRPr="002223E5">
        <w:rPr>
          <w:rFonts w:eastAsia="Times New Roman" w:cstheme="minorHAnsi"/>
          <w:i/>
          <w:sz w:val="24"/>
          <w:szCs w:val="24"/>
        </w:rPr>
        <w:t>investigate pain-related avoidance using different pain-induction methods in the future.</w:t>
      </w:r>
      <w:r w:rsidR="00DC25F5" w:rsidRPr="002223E5">
        <w:rPr>
          <w:rFonts w:eastAsia="Times New Roman" w:cstheme="minorHAnsi"/>
          <w:i/>
          <w:sz w:val="24"/>
          <w:szCs w:val="24"/>
        </w:rPr>
        <w:t xml:space="preserve"> Therefore, w</w:t>
      </w:r>
      <w:r w:rsidRPr="002223E5">
        <w:rPr>
          <w:rFonts w:eastAsia="Times New Roman" w:cstheme="minorHAnsi"/>
          <w:i/>
          <w:sz w:val="24"/>
          <w:szCs w:val="24"/>
        </w:rPr>
        <w:t xml:space="preserve">e have added </w:t>
      </w:r>
      <w:r w:rsidR="00DC25F5" w:rsidRPr="002223E5">
        <w:rPr>
          <w:rFonts w:eastAsia="Times New Roman" w:cstheme="minorHAnsi"/>
          <w:i/>
          <w:sz w:val="24"/>
          <w:szCs w:val="24"/>
        </w:rPr>
        <w:t xml:space="preserve">the following </w:t>
      </w:r>
      <w:r w:rsidRPr="002223E5">
        <w:rPr>
          <w:rFonts w:eastAsia="Times New Roman" w:cstheme="minorHAnsi"/>
          <w:i/>
          <w:sz w:val="24"/>
          <w:szCs w:val="24"/>
        </w:rPr>
        <w:t xml:space="preserve">to the limitations section of the manuscript </w:t>
      </w:r>
      <w:r w:rsidR="00DC25F5" w:rsidRPr="002223E5">
        <w:rPr>
          <w:rFonts w:eastAsia="Times New Roman" w:cstheme="minorHAnsi"/>
          <w:i/>
          <w:sz w:val="24"/>
          <w:szCs w:val="24"/>
        </w:rPr>
        <w:t>on</w:t>
      </w:r>
      <w:r w:rsidRPr="002223E5">
        <w:rPr>
          <w:rFonts w:eastAsia="Times New Roman" w:cstheme="minorHAnsi"/>
          <w:i/>
          <w:sz w:val="24"/>
          <w:szCs w:val="24"/>
        </w:rPr>
        <w:t xml:space="preserve"> </w:t>
      </w:r>
      <w:r w:rsidR="00C60707" w:rsidRPr="002223E5">
        <w:rPr>
          <w:rFonts w:eastAsia="Times New Roman" w:cstheme="minorHAnsi"/>
          <w:i/>
          <w:sz w:val="24"/>
          <w:szCs w:val="24"/>
        </w:rPr>
        <w:t xml:space="preserve">lines </w:t>
      </w:r>
      <w:r w:rsidR="002D7ECB" w:rsidRPr="002223E5">
        <w:rPr>
          <w:rFonts w:eastAsia="Times New Roman" w:cstheme="minorHAnsi"/>
          <w:i/>
          <w:sz w:val="24"/>
          <w:szCs w:val="24"/>
        </w:rPr>
        <w:t>5</w:t>
      </w:r>
      <w:r w:rsidR="00E137D1" w:rsidRPr="002223E5">
        <w:rPr>
          <w:rFonts w:eastAsia="Times New Roman" w:cstheme="minorHAnsi"/>
          <w:i/>
          <w:sz w:val="24"/>
          <w:szCs w:val="24"/>
        </w:rPr>
        <w:t>21</w:t>
      </w:r>
      <w:r w:rsidR="002D7ECB" w:rsidRPr="002223E5">
        <w:rPr>
          <w:rFonts w:eastAsia="Times New Roman" w:cstheme="minorHAnsi"/>
          <w:i/>
          <w:sz w:val="24"/>
          <w:szCs w:val="24"/>
        </w:rPr>
        <w:t>-52</w:t>
      </w:r>
      <w:r w:rsidR="00E137D1" w:rsidRPr="002223E5">
        <w:rPr>
          <w:rFonts w:eastAsia="Times New Roman" w:cstheme="minorHAnsi"/>
          <w:i/>
          <w:sz w:val="24"/>
          <w:szCs w:val="24"/>
        </w:rPr>
        <w:t>6</w:t>
      </w:r>
      <w:r w:rsidR="00C60707" w:rsidRPr="002223E5">
        <w:rPr>
          <w:rFonts w:eastAsia="Times New Roman" w:cstheme="minorHAnsi"/>
          <w:i/>
          <w:sz w:val="24"/>
          <w:szCs w:val="24"/>
        </w:rPr>
        <w:t xml:space="preserve"> on page </w:t>
      </w:r>
      <w:r w:rsidR="002D7ECB" w:rsidRPr="002223E5">
        <w:rPr>
          <w:rFonts w:eastAsia="Times New Roman" w:cstheme="minorHAnsi"/>
          <w:i/>
          <w:sz w:val="24"/>
          <w:szCs w:val="24"/>
        </w:rPr>
        <w:t>11</w:t>
      </w:r>
      <w:r w:rsidR="00C60707" w:rsidRPr="002223E5">
        <w:rPr>
          <w:rFonts w:eastAsia="Times New Roman" w:cstheme="minorHAnsi"/>
          <w:i/>
          <w:sz w:val="24"/>
          <w:szCs w:val="24"/>
        </w:rPr>
        <w:t xml:space="preserve"> of the </w:t>
      </w:r>
      <w:r w:rsidR="002D7ECB" w:rsidRPr="002223E5">
        <w:rPr>
          <w:rFonts w:eastAsia="Times New Roman" w:cstheme="minorHAnsi"/>
          <w:i/>
          <w:sz w:val="24"/>
          <w:szCs w:val="24"/>
        </w:rPr>
        <w:t>discussion</w:t>
      </w:r>
      <w:r w:rsidR="00DC25F5" w:rsidRPr="002223E5">
        <w:rPr>
          <w:rFonts w:eastAsia="Times New Roman" w:cstheme="minorHAnsi"/>
          <w:i/>
          <w:sz w:val="24"/>
          <w:szCs w:val="24"/>
        </w:rPr>
        <w:t xml:space="preserve">: </w:t>
      </w:r>
      <w:r w:rsidR="00DC25F5" w:rsidRPr="002223E5">
        <w:rPr>
          <w:rFonts w:eastAsia="Times New Roman" w:cstheme="minorHAnsi"/>
          <w:sz w:val="24"/>
          <w:szCs w:val="24"/>
        </w:rPr>
        <w:t>“</w:t>
      </w:r>
      <w:r w:rsidR="00E137D1" w:rsidRPr="002223E5">
        <w:rPr>
          <w:rFonts w:cstheme="minorHAnsi"/>
          <w:sz w:val="24"/>
          <w:szCs w:val="24"/>
        </w:rPr>
        <w:t xml:space="preserve">Finally, only electrocutaneous stimuli have so far been used in the robotic arm-reaching paradigm as pain stimuli, for reasons of consistency and comparability with previous studies of pain-related </w:t>
      </w:r>
      <w:r w:rsidR="00E137D1" w:rsidRPr="002223E5">
        <w:rPr>
          <w:rFonts w:cstheme="minorHAnsi"/>
          <w:i/>
          <w:sz w:val="24"/>
          <w:szCs w:val="24"/>
        </w:rPr>
        <w:t>fear</w:t>
      </w:r>
      <w:r w:rsidR="00E137D1" w:rsidRPr="002223E5">
        <w:rPr>
          <w:rFonts w:cstheme="minorHAnsi"/>
          <w:sz w:val="24"/>
          <w:szCs w:val="24"/>
        </w:rPr>
        <w:fldChar w:fldCharType="begin">
          <w:fldData xml:space="preserve">PEVuZE5vdGU+PENpdGU+PEF1dGhvcj5NZXVsZGVyczwvQXV0aG9yPjxZZWFyPjIwMTM8L1llYXI+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</w:fldData>
        </w:fldChar>
      </w:r>
      <w:r w:rsidR="005C0698">
        <w:rPr>
          <w:rFonts w:cstheme="minorHAnsi"/>
          <w:sz w:val="24"/>
          <w:szCs w:val="24"/>
        </w:rPr>
        <w:instrText xml:space="preserve"> ADDIN EN.CITE </w:instrText>
      </w:r>
      <w:r w:rsidR="005C0698">
        <w:rPr>
          <w:rFonts w:cstheme="minorHAnsi"/>
          <w:sz w:val="24"/>
          <w:szCs w:val="24"/>
        </w:rPr>
        <w:fldChar w:fldCharType="begin">
          <w:fldData xml:space="preserve">PEVuZE5vdGU+PENpdGU+PEF1dGhvcj5NZXVsZGVyczwvQXV0aG9yPjxZZWFyPjIwMTM8L1llYXI+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</w:fldData>
        </w:fldChar>
      </w:r>
      <w:r w:rsidR="005C0698">
        <w:rPr>
          <w:rFonts w:cstheme="minorHAnsi"/>
          <w:sz w:val="24"/>
          <w:szCs w:val="24"/>
        </w:rPr>
        <w:instrText xml:space="preserve"> ADDIN EN.CITE.DATA </w:instrText>
      </w:r>
      <w:r w:rsidR="005C0698">
        <w:rPr>
          <w:rFonts w:cstheme="minorHAnsi"/>
          <w:sz w:val="24"/>
          <w:szCs w:val="24"/>
        </w:rPr>
      </w:r>
      <w:r w:rsidR="005C0698">
        <w:rPr>
          <w:rFonts w:cstheme="minorHAnsi"/>
          <w:sz w:val="24"/>
          <w:szCs w:val="24"/>
        </w:rPr>
        <w:fldChar w:fldCharType="end"/>
      </w:r>
      <w:r w:rsidR="00E137D1" w:rsidRPr="002223E5">
        <w:rPr>
          <w:rFonts w:cstheme="minorHAnsi"/>
          <w:sz w:val="24"/>
          <w:szCs w:val="24"/>
        </w:rPr>
        <w:fldChar w:fldCharType="separate"/>
      </w:r>
      <w:r w:rsidR="005C0698" w:rsidRPr="005C0698">
        <w:rPr>
          <w:rFonts w:cstheme="minorHAnsi"/>
          <w:noProof/>
          <w:sz w:val="24"/>
          <w:szCs w:val="24"/>
          <w:vertAlign w:val="superscript"/>
        </w:rPr>
        <w:t>19-21</w:t>
      </w:r>
      <w:r w:rsidR="00E137D1" w:rsidRPr="002223E5">
        <w:rPr>
          <w:rFonts w:cstheme="minorHAnsi"/>
          <w:sz w:val="24"/>
          <w:szCs w:val="24"/>
        </w:rPr>
        <w:fldChar w:fldCharType="end"/>
      </w:r>
      <w:r w:rsidR="00E137D1" w:rsidRPr="002223E5">
        <w:rPr>
          <w:rFonts w:cstheme="minorHAnsi"/>
          <w:sz w:val="24"/>
          <w:szCs w:val="24"/>
        </w:rPr>
        <w:t>. However, electrocutaneous stimuli may not fully mimic the more tonic pain experienced by chronic pain patients, given that they produce a relatively phasic, uncommon, and unnatural pain experience</w:t>
      </w:r>
      <w:r w:rsidR="00E137D1" w:rsidRPr="002223E5">
        <w:rPr>
          <w:rFonts w:cstheme="minorHAnsi"/>
          <w:sz w:val="24"/>
          <w:szCs w:val="24"/>
        </w:rPr>
        <w:fldChar w:fldCharType="begin"/>
      </w:r>
      <w:r w:rsidR="005C0698">
        <w:rPr>
          <w:rFonts w:cstheme="minorHAnsi"/>
          <w:sz w:val="24"/>
          <w:szCs w:val="24"/>
        </w:rPr>
        <w:instrText xml:space="preserve"> ADDIN EN.CITE &lt;EndNote&gt;&lt;Cite&gt;&lt;Author&gt;Moore&lt;/Author&gt;&lt;Year&gt;2013&lt;/Year&gt;&lt;RecNum&gt;436&lt;/RecNum&gt;&lt;DisplayText&gt;&lt;style face="superscript"&gt;22&lt;/style&gt;&lt;/DisplayText&gt;&lt;record&gt;&lt;rec-number&gt;436&lt;/rec-number&gt;&lt;foreign-keys&gt;&lt;key app="EN" db-id="5rdpswedut59ebeppe0pstz8wwfpat9dtw9f" timestamp="1595855324"&gt;436&lt;/key&gt;&lt;/foreign-keys&gt;&lt;ref-type name="Journal Article"&gt;17&lt;/ref-type&gt;&lt;contributors&gt;&lt;authors&gt;&lt;author&gt;Moore, D. J.&lt;/author&gt;&lt;author&gt;Keogh, E.&lt;/author&gt;&lt;author&gt;Crombez, G.&lt;/author&gt;&lt;author&gt;Eccleston, C.&lt;/author&gt;&lt;/authors&gt;&lt;/contributors&gt;&lt;auth-address&gt;Centre for Pain Research, The University of Bath, Bath BA2 7AY, UK.&lt;/auth-address&gt;&lt;titles&gt;&lt;title&gt;Methods for studying naturally occurring human pain and their analogues&lt;/title&gt;&lt;secondary-title&gt;Pain&lt;/secondary-title&gt;&lt;alt-title&gt;Pain&lt;/alt-title&gt;&lt;/titles&gt;&lt;periodical&gt;&lt;full-title&gt;Pain&lt;/full-title&gt;&lt;/periodical&gt;&lt;alt-periodical&gt;&lt;full-title&gt;Pain&lt;/full-title&gt;&lt;/alt-periodical&gt;&lt;pages&gt;190-9&lt;/pages&gt;&lt;volume&gt;154&lt;/volume&gt;&lt;number&gt;2&lt;/number&gt;&lt;edition&gt;2012/08/21&lt;/edition&gt;&lt;keywords&gt;&lt;keyword&gt;Humans&lt;/keyword&gt;&lt;keyword&gt;Pain/*physiopathology&lt;/keyword&gt;&lt;keyword&gt;Pain Measurement/*methods&lt;/keyword&gt;&lt;/keywords&gt;&lt;dates&gt;&lt;year&gt;2013&lt;/year&gt;&lt;pub-dates&gt;&lt;date&gt;Feb&lt;/date&gt;&lt;/pub-dates&gt;&lt;/dates&gt;&lt;isbn&gt;0304-3959 (Print)&amp;#xD;0304-3959&lt;/isbn&gt;&lt;accession-num&gt;22902199&lt;/accession-num&gt;&lt;urls&gt;&lt;/urls&gt;&lt;custom2&gt;PMC7130603&lt;/custom2&gt;&lt;electronic-resource-num&gt;10.1016/j.pain.2012.07.016&lt;/electronic-resource-num&gt;&lt;remote-database-provider&gt;NLM&lt;/remote-database-provider&gt;&lt;language&gt;eng&lt;/language&gt;&lt;/record&gt;&lt;/Cite&gt;&lt;/EndNote&gt;</w:instrText>
      </w:r>
      <w:r w:rsidR="00E137D1" w:rsidRPr="002223E5">
        <w:rPr>
          <w:rFonts w:cstheme="minorHAnsi"/>
          <w:sz w:val="24"/>
          <w:szCs w:val="24"/>
        </w:rPr>
        <w:fldChar w:fldCharType="separate"/>
      </w:r>
      <w:r w:rsidR="005C0698" w:rsidRPr="005C0698">
        <w:rPr>
          <w:rFonts w:cstheme="minorHAnsi"/>
          <w:noProof/>
          <w:sz w:val="24"/>
          <w:szCs w:val="24"/>
          <w:vertAlign w:val="superscript"/>
        </w:rPr>
        <w:t>22</w:t>
      </w:r>
      <w:r w:rsidR="00E137D1" w:rsidRPr="002223E5">
        <w:rPr>
          <w:rFonts w:cstheme="minorHAnsi"/>
          <w:sz w:val="24"/>
          <w:szCs w:val="24"/>
        </w:rPr>
        <w:fldChar w:fldCharType="end"/>
      </w:r>
      <w:r w:rsidR="00E137D1" w:rsidRPr="002223E5">
        <w:rPr>
          <w:rFonts w:cstheme="minorHAnsi"/>
          <w:sz w:val="24"/>
          <w:szCs w:val="24"/>
        </w:rPr>
        <w:t>. Other pain-induction methods, such as ischemic stimulation</w:t>
      </w:r>
      <w:r w:rsidR="00E137D1" w:rsidRPr="002223E5">
        <w:rPr>
          <w:rFonts w:cstheme="minorHAnsi"/>
          <w:sz w:val="24"/>
          <w:szCs w:val="24"/>
        </w:rPr>
        <w:fldChar w:fldCharType="begin"/>
      </w:r>
      <w:r w:rsidR="005C0698">
        <w:rPr>
          <w:rFonts w:cstheme="minorHAnsi"/>
          <w:sz w:val="24"/>
          <w:szCs w:val="24"/>
        </w:rPr>
        <w:instrText xml:space="preserve"> ADDIN EN.CITE &lt;EndNote&gt;&lt;Cite&gt;&lt;Author&gt;Lewis&lt;/Author&gt;&lt;Year&gt;1932&lt;/Year&gt;&lt;RecNum&gt;435&lt;/RecNum&gt;&lt;DisplayText&gt;&lt;style face="superscript"&gt;23&lt;/style&gt;&lt;/DisplayText&gt;&lt;record&gt;&lt;rec-number&gt;435&lt;/rec-number&gt;&lt;foreign-keys&gt;&lt;key app="EN" db-id="5rdpswedut59ebeppe0pstz8wwfpat9dtw9f" timestamp="1595855127"&gt;435&lt;/key&gt;&lt;/foreign-keys&gt;&lt;ref-type name="Journal Article"&gt;17&lt;/ref-type&gt;&lt;contributors&gt;&lt;authors&gt;&lt;author&gt;Lewis, Thomas&lt;/author&gt;&lt;/authors&gt;&lt;/contributors&gt;&lt;titles&gt;&lt;title&gt;Pain in muscular ischemia: its relation to anginal pain&lt;/title&gt;&lt;secondary-title&gt;Archives of internal medicine&lt;/secondary-title&gt;&lt;/titles&gt;&lt;periodical&gt;&lt;full-title&gt;Archives of Internal Medicine&lt;/full-title&gt;&lt;/periodical&gt;&lt;pages&gt;713-727&lt;/pages&gt;&lt;volume&gt;49&lt;/volume&gt;&lt;number&gt;5&lt;/number&gt;&lt;dates&gt;&lt;year&gt;1932&lt;/year&gt;&lt;/dates&gt;&lt;isbn&gt;0730-188X&lt;/isbn&gt;&lt;urls&gt;&lt;/urls&gt;&lt;/record&gt;&lt;/Cite&gt;&lt;/EndNote&gt;</w:instrText>
      </w:r>
      <w:r w:rsidR="00E137D1" w:rsidRPr="002223E5">
        <w:rPr>
          <w:rFonts w:cstheme="minorHAnsi"/>
          <w:sz w:val="24"/>
          <w:szCs w:val="24"/>
        </w:rPr>
        <w:fldChar w:fldCharType="separate"/>
      </w:r>
      <w:r w:rsidR="005C0698" w:rsidRPr="005C0698">
        <w:rPr>
          <w:rFonts w:cstheme="minorHAnsi"/>
          <w:noProof/>
          <w:sz w:val="24"/>
          <w:szCs w:val="24"/>
          <w:vertAlign w:val="superscript"/>
        </w:rPr>
        <w:t>23</w:t>
      </w:r>
      <w:r w:rsidR="00E137D1" w:rsidRPr="002223E5">
        <w:rPr>
          <w:rFonts w:cstheme="minorHAnsi"/>
          <w:sz w:val="24"/>
          <w:szCs w:val="24"/>
        </w:rPr>
        <w:fldChar w:fldCharType="end"/>
      </w:r>
      <w:r w:rsidR="00E137D1" w:rsidRPr="002223E5">
        <w:rPr>
          <w:rFonts w:cstheme="minorHAnsi"/>
          <w:sz w:val="24"/>
          <w:szCs w:val="24"/>
        </w:rPr>
        <w:t xml:space="preserve"> and exercise-induced</w:t>
      </w:r>
      <w:r w:rsidR="00E137D1" w:rsidRPr="002223E5">
        <w:rPr>
          <w:rFonts w:cstheme="minorHAnsi"/>
          <w:sz w:val="24"/>
          <w:szCs w:val="24"/>
        </w:rPr>
        <w:fldChar w:fldCharType="begin">
          <w:fldData xml:space="preserve">PEVuZE5vdGU+PENpdGU+PEF1dGhvcj5OaWVkZXJzdHJhc3NlcjwvQXV0aG9yPjxZZWFyPjIwMTU8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</w:fldData>
        </w:fldChar>
      </w:r>
      <w:r w:rsidR="005C0698">
        <w:rPr>
          <w:rFonts w:cstheme="minorHAnsi"/>
          <w:sz w:val="24"/>
          <w:szCs w:val="24"/>
        </w:rPr>
        <w:instrText xml:space="preserve"> ADDIN EN.CITE </w:instrText>
      </w:r>
      <w:r w:rsidR="005C0698">
        <w:rPr>
          <w:rFonts w:cstheme="minorHAnsi"/>
          <w:sz w:val="24"/>
          <w:szCs w:val="24"/>
        </w:rPr>
        <w:fldChar w:fldCharType="begin">
          <w:fldData xml:space="preserve">PEVuZE5vdGU+PENpdGU+PEF1dGhvcj5OaWVkZXJzdHJhc3NlcjwvQXV0aG9yPjxZZWFyPjIwMTU8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</w:fldData>
        </w:fldChar>
      </w:r>
      <w:r w:rsidR="005C0698">
        <w:rPr>
          <w:rFonts w:cstheme="minorHAnsi"/>
          <w:sz w:val="24"/>
          <w:szCs w:val="24"/>
        </w:rPr>
        <w:instrText xml:space="preserve"> ADDIN EN.CITE.DATA </w:instrText>
      </w:r>
      <w:r w:rsidR="005C0698">
        <w:rPr>
          <w:rFonts w:cstheme="minorHAnsi"/>
          <w:sz w:val="24"/>
          <w:szCs w:val="24"/>
        </w:rPr>
      </w:r>
      <w:r w:rsidR="005C0698">
        <w:rPr>
          <w:rFonts w:cstheme="minorHAnsi"/>
          <w:sz w:val="24"/>
          <w:szCs w:val="24"/>
        </w:rPr>
        <w:fldChar w:fldCharType="end"/>
      </w:r>
      <w:r w:rsidR="00E137D1" w:rsidRPr="002223E5">
        <w:rPr>
          <w:rFonts w:cstheme="minorHAnsi"/>
          <w:sz w:val="24"/>
          <w:szCs w:val="24"/>
        </w:rPr>
        <w:fldChar w:fldCharType="separate"/>
      </w:r>
      <w:r w:rsidR="005C0698" w:rsidRPr="005C0698">
        <w:rPr>
          <w:rFonts w:cstheme="minorHAnsi"/>
          <w:noProof/>
          <w:sz w:val="24"/>
          <w:szCs w:val="24"/>
          <w:vertAlign w:val="superscript"/>
        </w:rPr>
        <w:t>24,25</w:t>
      </w:r>
      <w:r w:rsidR="00E137D1" w:rsidRPr="002223E5">
        <w:rPr>
          <w:rFonts w:cstheme="minorHAnsi"/>
          <w:sz w:val="24"/>
          <w:szCs w:val="24"/>
        </w:rPr>
        <w:fldChar w:fldCharType="end"/>
      </w:r>
      <w:r w:rsidR="00E137D1" w:rsidRPr="002223E5">
        <w:rPr>
          <w:rFonts w:cstheme="minorHAnsi"/>
          <w:sz w:val="24"/>
          <w:szCs w:val="24"/>
        </w:rPr>
        <w:t xml:space="preserve"> pain have been argued to be better experimental analogues of musculoskeletal pain, given their natural and endogenous nature</w:t>
      </w:r>
      <w:r w:rsidR="00E137D1" w:rsidRPr="002223E5">
        <w:rPr>
          <w:rFonts w:cstheme="minorHAnsi"/>
          <w:sz w:val="24"/>
          <w:szCs w:val="24"/>
        </w:rPr>
        <w:fldChar w:fldCharType="begin"/>
      </w:r>
      <w:r w:rsidR="005C0698">
        <w:rPr>
          <w:rFonts w:cstheme="minorHAnsi"/>
          <w:sz w:val="24"/>
          <w:szCs w:val="24"/>
        </w:rPr>
        <w:instrText xml:space="preserve"> ADDIN EN.CITE &lt;EndNote&gt;&lt;Cite&gt;&lt;Author&gt;Moore&lt;/Author&gt;&lt;Year&gt;2013&lt;/Year&gt;&lt;RecNum&gt;436&lt;/RecNum&gt;&lt;DisplayText&gt;&lt;style face="superscript"&gt;22&lt;/style&gt;&lt;/DisplayText&gt;&lt;record&gt;&lt;rec-number&gt;436&lt;/rec-number&gt;&lt;foreign-keys&gt;&lt;key app="EN" db-id="5rdpswedut59ebeppe0pstz8wwfpat9dtw9f" timestamp="1595855324"&gt;436&lt;/key&gt;&lt;/foreign-keys&gt;&lt;ref-type name="Journal Article"&gt;17&lt;/ref-type&gt;&lt;contributors&gt;&lt;authors&gt;&lt;author&gt;Moore, D. J.&lt;/author&gt;&lt;author&gt;Keogh, E.&lt;/author&gt;&lt;author&gt;Crombez, G.&lt;/author&gt;&lt;author&gt;Eccleston, C.&lt;/author&gt;&lt;/authors&gt;&lt;/contributors&gt;&lt;auth-address&gt;Centre for Pain Research, The University of Bath, Bath BA2 7AY, UK.&lt;/auth-address&gt;&lt;titles&gt;&lt;title&gt;Methods for studying naturally occurring human pain and their analogues&lt;/title&gt;&lt;secondary-title&gt;Pain&lt;/secondary-title&gt;&lt;alt-title&gt;Pain&lt;/alt-title&gt;&lt;/titles&gt;&lt;periodical&gt;&lt;full-title&gt;Pain&lt;/full-title&gt;&lt;/periodical&gt;&lt;alt-periodical&gt;&lt;full-title&gt;Pain&lt;/full-title&gt;&lt;/alt-periodical&gt;&lt;pages&gt;190-9&lt;/pages&gt;&lt;volume&gt;154&lt;/volume&gt;&lt;number&gt;2&lt;/number&gt;&lt;edition&gt;2012/08/21&lt;/edition&gt;&lt;keywords&gt;&lt;keyword&gt;Humans&lt;/keyword&gt;&lt;keyword&gt;Pain/*physiopathology&lt;/keyword&gt;&lt;keyword&gt;Pain Measurement/*methods&lt;/keyword&gt;&lt;/keywords&gt;&lt;dates&gt;&lt;year&gt;2013&lt;/year&gt;&lt;pub-dates&gt;&lt;date&gt;Feb&lt;/date&gt;&lt;/pub-dates&gt;&lt;/dates&gt;&lt;isbn&gt;0304-3959 (Print)&amp;#xD;0304-3959&lt;/isbn&gt;&lt;accession-num&gt;22902199&lt;/accession-num&gt;&lt;urls&gt;&lt;/urls&gt;&lt;custom2&gt;PMC7130603&lt;/custom2&gt;&lt;electronic-resource-num&gt;10.1016/j.pain.2012.07.016&lt;/electronic-resource-num&gt;&lt;remote-database-provider&gt;NLM&lt;/remote-database-provider&gt;&lt;language&gt;eng&lt;/language&gt;&lt;/record&gt;&lt;/Cite&gt;&lt;/EndNote&gt;</w:instrText>
      </w:r>
      <w:r w:rsidR="00E137D1" w:rsidRPr="002223E5">
        <w:rPr>
          <w:rFonts w:cstheme="minorHAnsi"/>
          <w:sz w:val="24"/>
          <w:szCs w:val="24"/>
        </w:rPr>
        <w:fldChar w:fldCharType="separate"/>
      </w:r>
      <w:r w:rsidR="005C0698" w:rsidRPr="005C0698">
        <w:rPr>
          <w:rFonts w:cstheme="minorHAnsi"/>
          <w:noProof/>
          <w:sz w:val="24"/>
          <w:szCs w:val="24"/>
          <w:vertAlign w:val="superscript"/>
        </w:rPr>
        <w:t>22</w:t>
      </w:r>
      <w:r w:rsidR="00E137D1" w:rsidRPr="002223E5">
        <w:rPr>
          <w:rFonts w:cstheme="minorHAnsi"/>
          <w:sz w:val="24"/>
          <w:szCs w:val="24"/>
        </w:rPr>
        <w:fldChar w:fldCharType="end"/>
      </w:r>
      <w:r w:rsidR="00E137D1" w:rsidRPr="002223E5">
        <w:rPr>
          <w:rFonts w:cstheme="minorHAnsi"/>
          <w:sz w:val="24"/>
          <w:szCs w:val="24"/>
        </w:rPr>
        <w:t>. These pain-induction methods could be employed in the robotic arm-reaching paradigm in the future.</w:t>
      </w:r>
      <w:r w:rsidR="00DC25F5" w:rsidRPr="002223E5">
        <w:rPr>
          <w:rFonts w:eastAsia="Times New Roman" w:cstheme="minorHAnsi"/>
          <w:sz w:val="24"/>
          <w:szCs w:val="24"/>
        </w:rPr>
        <w:t>”</w:t>
      </w:r>
    </w:p>
    <w:p w14:paraId="5B7EA97B" w14:textId="7260D376" w:rsidR="002A7FBB" w:rsidRPr="00002E37" w:rsidRDefault="00F00080" w:rsidP="00787D5E">
      <w:pPr>
        <w:shd w:val="clear" w:color="auto" w:fill="FFFFFF"/>
        <w:spacing w:before="100" w:beforeAutospacing="1" w:after="100" w:afterAutospacing="1" w:line="240" w:lineRule="auto"/>
        <w:rPr>
          <w:rFonts w:eastAsia="Times New Roman" w:cstheme="minorHAnsi"/>
          <w:i/>
          <w:sz w:val="24"/>
          <w:szCs w:val="24"/>
        </w:rPr>
      </w:pPr>
      <w:r w:rsidRPr="00002E37">
        <w:rPr>
          <w:rFonts w:eastAsia="Times New Roman" w:cstheme="minorHAnsi"/>
          <w:i/>
          <w:sz w:val="24"/>
          <w:szCs w:val="24"/>
        </w:rPr>
        <w:lastRenderedPageBreak/>
        <w:t>We agree that the work of Steven Linton is indeed relevant for the current manuscript. We have added a reference to his work to line</w:t>
      </w:r>
      <w:r w:rsidR="00E137D1" w:rsidRPr="00002E37">
        <w:rPr>
          <w:rFonts w:eastAsia="Times New Roman" w:cstheme="minorHAnsi"/>
          <w:i/>
          <w:sz w:val="24"/>
          <w:szCs w:val="24"/>
        </w:rPr>
        <w:t>s</w:t>
      </w:r>
      <w:r w:rsidRPr="00002E37">
        <w:rPr>
          <w:rFonts w:eastAsia="Times New Roman" w:cstheme="minorHAnsi"/>
          <w:i/>
          <w:sz w:val="24"/>
          <w:szCs w:val="24"/>
        </w:rPr>
        <w:t xml:space="preserve"> </w:t>
      </w:r>
      <w:r w:rsidR="00002E37" w:rsidRPr="00002E37">
        <w:rPr>
          <w:rFonts w:eastAsia="Times New Roman" w:cstheme="minorHAnsi"/>
          <w:i/>
          <w:sz w:val="24"/>
          <w:szCs w:val="24"/>
        </w:rPr>
        <w:t>93-94</w:t>
      </w:r>
      <w:r w:rsidRPr="00002E37">
        <w:rPr>
          <w:rFonts w:eastAsia="Times New Roman" w:cstheme="minorHAnsi"/>
          <w:i/>
          <w:sz w:val="24"/>
          <w:szCs w:val="24"/>
        </w:rPr>
        <w:t xml:space="preserve"> on page </w:t>
      </w:r>
      <w:r w:rsidR="00E137D1" w:rsidRPr="00002E37">
        <w:rPr>
          <w:rFonts w:eastAsia="Times New Roman" w:cstheme="minorHAnsi"/>
          <w:i/>
          <w:sz w:val="24"/>
          <w:szCs w:val="24"/>
        </w:rPr>
        <w:t>2</w:t>
      </w:r>
      <w:r w:rsidRPr="00002E37">
        <w:rPr>
          <w:rFonts w:eastAsia="Times New Roman" w:cstheme="minorHAnsi"/>
          <w:i/>
          <w:sz w:val="24"/>
          <w:szCs w:val="24"/>
        </w:rPr>
        <w:t xml:space="preserve">: </w:t>
      </w:r>
      <w:r w:rsidRPr="00002E37">
        <w:rPr>
          <w:rFonts w:eastAsia="Times New Roman" w:cstheme="minorHAnsi"/>
          <w:sz w:val="24"/>
          <w:szCs w:val="24"/>
        </w:rPr>
        <w:t>“</w:t>
      </w:r>
      <w:r w:rsidR="00002E37" w:rsidRPr="00002E37">
        <w:rPr>
          <w:rFonts w:cstheme="minorHAnsi"/>
          <w:sz w:val="24"/>
          <w:szCs w:val="24"/>
        </w:rPr>
        <w:t>Apart from Linton’s work on the operant conditioning of pain reports</w:t>
      </w:r>
      <w:r w:rsidR="00002E37" w:rsidRPr="00002E37">
        <w:rPr>
          <w:rFonts w:cstheme="minorHAnsi"/>
          <w:sz w:val="24"/>
          <w:szCs w:val="24"/>
        </w:rPr>
        <w:fldChar w:fldCharType="begin"/>
      </w:r>
      <w:r w:rsidR="00002E37" w:rsidRPr="00002E37">
        <w:rPr>
          <w:rFonts w:cstheme="minorHAnsi"/>
          <w:sz w:val="24"/>
          <w:szCs w:val="24"/>
        </w:rPr>
        <w:instrText xml:space="preserve"> ADDIN EN.CITE &lt;EndNote&gt;&lt;Cite&gt;&lt;Author&gt;Linton&lt;/Author&gt;&lt;Year&gt;1985&lt;/Year&gt;&lt;RecNum&gt;448&lt;/RecNum&gt;&lt;DisplayText&gt;&lt;style face="superscript"&gt;26&lt;/style&gt;&lt;/DisplayText&gt;&lt;record&gt;&lt;rec-number&gt;448&lt;/rec-number&gt;&lt;foreign-keys&gt;&lt;key app="EN" db-id="5rdpswedut59ebeppe0pstz8wwfpat9dtw9f" timestamp="1596103887"&gt;448&lt;/key&gt;&lt;/foreign-keys&gt;&lt;ref-type name="Journal Article"&gt;17&lt;/ref-type&gt;&lt;contributors&gt;&lt;authors&gt;&lt;author&gt;Linton, S. J.&lt;/author&gt;&lt;author&gt;Götestam, K. G.&lt;/author&gt;&lt;/authors&gt;&lt;/contributors&gt;&lt;titles&gt;&lt;title&gt;Controlling pain reports through operant conditioning: a laboratory demonstration&lt;/title&gt;&lt;secondary-title&gt;Perceptual and Motor Skills&lt;/secondary-title&gt;&lt;alt-title&gt;Perceptual and motor skills&lt;/alt-title&gt;&lt;/titles&gt;&lt;periodical&gt;&lt;full-title&gt;Percept Mot Skills&lt;/full-title&gt;&lt;abbr-1&gt;Perceptual and motor skills&lt;/abbr-1&gt;&lt;/periodical&gt;&lt;alt-periodical&gt;&lt;full-title&gt;Percept Mot Skills&lt;/full-title&gt;&lt;abbr-1&gt;Perceptual and motor skills&lt;/abbr-1&gt;&lt;/alt-periodical&gt;&lt;pages&gt;427-37&lt;/pages&gt;&lt;volume&gt;60&lt;/volume&gt;&lt;number&gt;2&lt;/number&gt;&lt;edition&gt;1985/04/01&lt;/edition&gt;&lt;keywords&gt;&lt;keyword&gt;Adult&lt;/keyword&gt;&lt;keyword&gt;*Conditioning, Operant&lt;/keyword&gt;&lt;keyword&gt;Feedback&lt;/keyword&gt;&lt;keyword&gt;Female&lt;/keyword&gt;&lt;keyword&gt;Humans&lt;/keyword&gt;&lt;keyword&gt;Male&lt;/keyword&gt;&lt;keyword&gt;Pain/*psychology&lt;/keyword&gt;&lt;keyword&gt;Pressure&lt;/keyword&gt;&lt;keyword&gt;Reinforcement, Psychology&lt;/keyword&gt;&lt;/keywords&gt;&lt;dates&gt;&lt;year&gt;1985&lt;/year&gt;&lt;pub-dates&gt;&lt;date&gt;Apr&lt;/date&gt;&lt;/pub-dates&gt;&lt;/dates&gt;&lt;isbn&gt;0031-5125 (Print)&amp;#xD;0031-5125&lt;/isbn&gt;&lt;accession-num&gt;4000858&lt;/accession-num&gt;&lt;urls&gt;&lt;/urls&gt;&lt;electronic-resource-num&gt;10.2466/pms.1985.60.2.427&lt;/electronic-resource-num&gt;&lt;remote-database-provider&gt;NLM&lt;/remote-database-provider&gt;&lt;language&gt;eng&lt;/language&gt;&lt;/record&gt;&lt;/Cite&gt;&lt;/EndNote&gt;</w:instrText>
      </w:r>
      <w:r w:rsidR="00002E37" w:rsidRPr="00002E37">
        <w:rPr>
          <w:rFonts w:cstheme="minorHAnsi"/>
          <w:sz w:val="24"/>
          <w:szCs w:val="24"/>
        </w:rPr>
        <w:fldChar w:fldCharType="separate"/>
      </w:r>
      <w:r w:rsidR="00002E37" w:rsidRPr="00002E37">
        <w:rPr>
          <w:rFonts w:cstheme="minorHAnsi"/>
          <w:noProof/>
          <w:sz w:val="24"/>
          <w:szCs w:val="24"/>
          <w:vertAlign w:val="superscript"/>
        </w:rPr>
        <w:t>26</w:t>
      </w:r>
      <w:r w:rsidR="00002E37" w:rsidRPr="00002E37">
        <w:rPr>
          <w:rFonts w:cstheme="minorHAnsi"/>
          <w:sz w:val="24"/>
          <w:szCs w:val="24"/>
        </w:rPr>
        <w:fldChar w:fldCharType="end"/>
      </w:r>
      <w:r w:rsidR="00002E37" w:rsidRPr="00002E37">
        <w:rPr>
          <w:rFonts w:cstheme="minorHAnsi"/>
          <w:sz w:val="24"/>
          <w:szCs w:val="24"/>
        </w:rPr>
        <w:t>, investigations into the instrumental learning mechanisms relating to pain, in general, are limited</w:t>
      </w:r>
      <w:r w:rsidR="00002E37" w:rsidRPr="00002E37">
        <w:rPr>
          <w:rFonts w:cstheme="minorHAnsi"/>
          <w:sz w:val="24"/>
          <w:szCs w:val="24"/>
        </w:rPr>
        <w:t>.</w:t>
      </w:r>
      <w:r w:rsidRPr="00002E37">
        <w:rPr>
          <w:rFonts w:eastAsia="Times New Roman" w:cstheme="minorHAnsi"/>
          <w:sz w:val="24"/>
          <w:szCs w:val="24"/>
        </w:rPr>
        <w:t>”</w:t>
      </w:r>
    </w:p>
    <w:p w14:paraId="46E179E5" w14:textId="56F82F2C" w:rsidR="00420ACA" w:rsidRPr="002223E5" w:rsidRDefault="00420ACA" w:rsidP="00787D5E">
      <w:pPr>
        <w:shd w:val="clear" w:color="auto" w:fill="FFFFFF"/>
        <w:spacing w:before="100" w:beforeAutospacing="1" w:after="100" w:afterAutospacing="1" w:line="240" w:lineRule="auto"/>
        <w:rPr>
          <w:rFonts w:eastAsia="Times New Roman" w:cstheme="minorHAnsi"/>
          <w:sz w:val="24"/>
          <w:szCs w:val="24"/>
        </w:rPr>
      </w:pPr>
      <w:r w:rsidRPr="002223E5">
        <w:rPr>
          <w:rFonts w:eastAsia="Times New Roman" w:cstheme="minorHAnsi"/>
          <w:sz w:val="24"/>
          <w:szCs w:val="24"/>
        </w:rPr>
        <w:t>I congratulate authors excellent ideas for the operant conditioning in pain research and I am looking forward to see results of new experiments using this method.</w:t>
      </w:r>
    </w:p>
    <w:p w14:paraId="530E10AB" w14:textId="47A680FE" w:rsidR="00EB12F4" w:rsidRPr="002223E5" w:rsidRDefault="00EB12F4" w:rsidP="00787D5E">
      <w:pPr>
        <w:shd w:val="clear" w:color="auto" w:fill="FFFFFF"/>
        <w:spacing w:before="100" w:beforeAutospacing="1" w:after="100" w:afterAutospacing="1" w:line="240" w:lineRule="auto"/>
        <w:rPr>
          <w:rFonts w:eastAsia="Times New Roman" w:cstheme="minorHAnsi"/>
          <w:i/>
          <w:sz w:val="24"/>
          <w:szCs w:val="24"/>
        </w:rPr>
      </w:pPr>
      <w:r w:rsidRPr="002223E5">
        <w:rPr>
          <w:rFonts w:eastAsia="Times New Roman" w:cstheme="minorHAnsi"/>
          <w:i/>
          <w:sz w:val="24"/>
          <w:szCs w:val="24"/>
        </w:rPr>
        <w:t xml:space="preserve">We thank the reviewer for his/her </w:t>
      </w:r>
      <w:r w:rsidR="00BC151E" w:rsidRPr="002223E5">
        <w:rPr>
          <w:rFonts w:eastAsia="Times New Roman" w:cstheme="minorHAnsi"/>
          <w:i/>
          <w:sz w:val="24"/>
          <w:szCs w:val="24"/>
        </w:rPr>
        <w:t xml:space="preserve">shared </w:t>
      </w:r>
      <w:r w:rsidRPr="002223E5">
        <w:rPr>
          <w:rFonts w:eastAsia="Times New Roman" w:cstheme="minorHAnsi"/>
          <w:i/>
          <w:sz w:val="24"/>
          <w:szCs w:val="24"/>
        </w:rPr>
        <w:t xml:space="preserve">enthusiasm in our </w:t>
      </w:r>
      <w:r w:rsidR="00BC151E" w:rsidRPr="002223E5">
        <w:rPr>
          <w:rFonts w:eastAsia="Times New Roman" w:cstheme="minorHAnsi"/>
          <w:i/>
          <w:sz w:val="24"/>
          <w:szCs w:val="24"/>
        </w:rPr>
        <w:t>research and paradigm</w:t>
      </w:r>
      <w:r w:rsidRPr="002223E5">
        <w:rPr>
          <w:rFonts w:eastAsia="Times New Roman" w:cstheme="minorHAnsi"/>
          <w:i/>
          <w:sz w:val="24"/>
          <w:szCs w:val="24"/>
        </w:rPr>
        <w:t xml:space="preserve">. </w:t>
      </w:r>
    </w:p>
    <w:p w14:paraId="5DA25F17" w14:textId="77777777" w:rsidR="00255CA5" w:rsidRPr="002223E5" w:rsidRDefault="00255CA5" w:rsidP="00787D5E">
      <w:pPr>
        <w:rPr>
          <w:rFonts w:cstheme="minorHAnsi"/>
          <w:sz w:val="24"/>
          <w:szCs w:val="24"/>
        </w:rPr>
      </w:pPr>
    </w:p>
    <w:p w14:paraId="3926CF92" w14:textId="77777777" w:rsidR="00255CA5" w:rsidRPr="002223E5" w:rsidRDefault="00255CA5" w:rsidP="00787D5E">
      <w:pPr>
        <w:rPr>
          <w:rFonts w:cstheme="minorHAnsi"/>
          <w:sz w:val="24"/>
          <w:szCs w:val="24"/>
        </w:rPr>
      </w:pPr>
    </w:p>
    <w:p w14:paraId="19D7779F" w14:textId="7ECB707D" w:rsidR="00002E37" w:rsidRPr="00002E37" w:rsidRDefault="00255CA5" w:rsidP="00002E37">
      <w:pPr>
        <w:pStyle w:val="EndNoteBibliography"/>
        <w:spacing w:after="0"/>
        <w:ind w:left="720" w:hanging="720"/>
      </w:pPr>
      <w:r w:rsidRPr="002223E5">
        <w:rPr>
          <w:rFonts w:asciiTheme="minorHAnsi" w:hAnsiTheme="minorHAnsi" w:cstheme="minorHAnsi"/>
          <w:sz w:val="24"/>
          <w:szCs w:val="24"/>
        </w:rPr>
        <w:fldChar w:fldCharType="begin"/>
      </w:r>
      <w:r w:rsidRPr="002223E5">
        <w:rPr>
          <w:rFonts w:asciiTheme="minorHAnsi" w:hAnsiTheme="minorHAnsi" w:cstheme="minorHAnsi"/>
          <w:sz w:val="24"/>
          <w:szCs w:val="24"/>
        </w:rPr>
        <w:instrText xml:space="preserve"> ADDIN EN.REFLIST </w:instrText>
      </w:r>
      <w:r w:rsidRPr="002223E5">
        <w:rPr>
          <w:rFonts w:asciiTheme="minorHAnsi" w:hAnsiTheme="minorHAnsi" w:cstheme="minorHAnsi"/>
          <w:sz w:val="24"/>
          <w:szCs w:val="24"/>
        </w:rPr>
        <w:fldChar w:fldCharType="separate"/>
      </w:r>
      <w:r w:rsidR="00002E37" w:rsidRPr="00002E37">
        <w:t>1</w:t>
      </w:r>
      <w:r w:rsidR="00002E37" w:rsidRPr="00002E37">
        <w:tab/>
        <w:t xml:space="preserve">Glogan, E., Gatzounis, R., Meulders, M. &amp; Meulders, A. Generalization of instrumentally acquired pain-related avoidance to novel but similar movements using a robotic arm-reaching paradigm. </w:t>
      </w:r>
      <w:r w:rsidR="00002E37" w:rsidRPr="00002E37">
        <w:rPr>
          <w:i/>
        </w:rPr>
        <w:t>Behaviour Research and Therapy.</w:t>
      </w:r>
      <w:r w:rsidR="00002E37" w:rsidRPr="00002E37">
        <w:t xml:space="preserve"> </w:t>
      </w:r>
      <w:r w:rsidR="00002E37" w:rsidRPr="00002E37">
        <w:rPr>
          <w:b/>
        </w:rPr>
        <w:t>124</w:t>
      </w:r>
      <w:r w:rsidR="00002E37" w:rsidRPr="00002E37">
        <w:t xml:space="preserve"> 103525, doi:</w:t>
      </w:r>
      <w:hyperlink r:id="rId11" w:history="1">
        <w:r w:rsidR="00002E37" w:rsidRPr="00002E37">
          <w:rPr>
            <w:rStyle w:val="Hyperlink"/>
          </w:rPr>
          <w:t>https://doi.org/10.1016/j.brat.2019.103525</w:t>
        </w:r>
      </w:hyperlink>
      <w:r w:rsidR="00002E37" w:rsidRPr="00002E37">
        <w:t>, (2020).</w:t>
      </w:r>
    </w:p>
    <w:p w14:paraId="09BCEC37" w14:textId="77777777" w:rsidR="00002E37" w:rsidRPr="00002E37" w:rsidRDefault="00002E37" w:rsidP="00002E37">
      <w:pPr>
        <w:pStyle w:val="EndNoteBibliography"/>
        <w:spacing w:after="0"/>
        <w:ind w:left="720" w:hanging="720"/>
      </w:pPr>
      <w:r w:rsidRPr="00002E37">
        <w:t>2</w:t>
      </w:r>
      <w:r w:rsidRPr="00002E37">
        <w:tab/>
        <w:t xml:space="preserve">Bolles, R. C. Species-specific defense reactions and avoidance learning. </w:t>
      </w:r>
      <w:r w:rsidRPr="00002E37">
        <w:rPr>
          <w:i/>
        </w:rPr>
        <w:t>Psychological Review.</w:t>
      </w:r>
      <w:r w:rsidRPr="00002E37">
        <w:t xml:space="preserve"> </w:t>
      </w:r>
      <w:r w:rsidRPr="00002E37">
        <w:rPr>
          <w:b/>
        </w:rPr>
        <w:t>77</w:t>
      </w:r>
      <w:r w:rsidRPr="00002E37">
        <w:t xml:space="preserve"> (1), 32-48, doi:10.1037/h0028589, (1970).</w:t>
      </w:r>
    </w:p>
    <w:p w14:paraId="59B1CF9C" w14:textId="58D021B7" w:rsidR="00002E37" w:rsidRPr="00002E37" w:rsidRDefault="00002E37" w:rsidP="00002E37">
      <w:pPr>
        <w:pStyle w:val="EndNoteBibliography"/>
        <w:spacing w:after="0"/>
        <w:ind w:left="720" w:hanging="720"/>
      </w:pPr>
      <w:r w:rsidRPr="00002E37">
        <w:t>3</w:t>
      </w:r>
      <w:r w:rsidRPr="00002E37">
        <w:tab/>
        <w:t xml:space="preserve">Shook, N. J., Thomas, R. &amp; Ford, C. G. Testing the relation between disgust and general avoidance behavior. </w:t>
      </w:r>
      <w:r w:rsidRPr="00002E37">
        <w:rPr>
          <w:i/>
        </w:rPr>
        <w:t>Personality and Individual Differences.</w:t>
      </w:r>
      <w:r w:rsidRPr="00002E37">
        <w:t xml:space="preserve"> </w:t>
      </w:r>
      <w:r w:rsidRPr="00002E37">
        <w:rPr>
          <w:b/>
        </w:rPr>
        <w:t>150</w:t>
      </w:r>
      <w:r w:rsidRPr="00002E37">
        <w:t xml:space="preserve"> 109457, doi:</w:t>
      </w:r>
      <w:hyperlink r:id="rId12" w:history="1">
        <w:r w:rsidRPr="00002E37">
          <w:rPr>
            <w:rStyle w:val="Hyperlink"/>
          </w:rPr>
          <w:t>https://doi.org/10.1016/j.paid.2019.05.063</w:t>
        </w:r>
      </w:hyperlink>
      <w:r w:rsidRPr="00002E37">
        <w:t>, (2019).</w:t>
      </w:r>
    </w:p>
    <w:p w14:paraId="6F985F11" w14:textId="77777777" w:rsidR="00002E37" w:rsidRPr="00002E37" w:rsidRDefault="00002E37" w:rsidP="00002E37">
      <w:pPr>
        <w:pStyle w:val="EndNoteBibliography"/>
        <w:spacing w:after="0"/>
        <w:ind w:left="720" w:hanging="720"/>
      </w:pPr>
      <w:r w:rsidRPr="00002E37">
        <w:t>4</w:t>
      </w:r>
      <w:r w:rsidRPr="00002E37">
        <w:tab/>
        <w:t xml:space="preserve">McCambridge, S. A. &amp; Consedine, N. S. For whom the bell tolls: Experimentally-manipulated disgust and embarrassment may cause anticipated sexual healthcare avoidance among some people. </w:t>
      </w:r>
      <w:r w:rsidRPr="00002E37">
        <w:rPr>
          <w:i/>
        </w:rPr>
        <w:t>Emotion.</w:t>
      </w:r>
      <w:r w:rsidRPr="00002E37">
        <w:t xml:space="preserve"> </w:t>
      </w:r>
      <w:r w:rsidRPr="00002E37">
        <w:rPr>
          <w:b/>
        </w:rPr>
        <w:t>14</w:t>
      </w:r>
      <w:r w:rsidRPr="00002E37">
        <w:t xml:space="preserve"> (2), 407-415, doi:10.1037/a0035209, (2014).</w:t>
      </w:r>
    </w:p>
    <w:p w14:paraId="3B23DB70" w14:textId="77777777" w:rsidR="00002E37" w:rsidRPr="00002E37" w:rsidRDefault="00002E37" w:rsidP="00002E37">
      <w:pPr>
        <w:pStyle w:val="EndNoteBibliography"/>
        <w:spacing w:after="0"/>
        <w:ind w:left="720" w:hanging="720"/>
      </w:pPr>
      <w:r w:rsidRPr="00002E37">
        <w:t>5</w:t>
      </w:r>
      <w:r w:rsidRPr="00002E37">
        <w:tab/>
        <w:t xml:space="preserve">Skinner, B. F. in </w:t>
      </w:r>
      <w:r w:rsidRPr="00002E37">
        <w:rPr>
          <w:i/>
        </w:rPr>
        <w:t>Science and human behavior</w:t>
      </w:r>
      <w:r w:rsidRPr="00002E37">
        <w:t xml:space="preserve">    Ch. Chapter 5: Operant behavior, (Macmillan, 1953).</w:t>
      </w:r>
    </w:p>
    <w:p w14:paraId="67E9B5B7" w14:textId="77777777" w:rsidR="00002E37" w:rsidRPr="00002E37" w:rsidRDefault="00002E37" w:rsidP="00002E37">
      <w:pPr>
        <w:pStyle w:val="EndNoteBibliography"/>
        <w:spacing w:after="0"/>
        <w:ind w:left="720" w:hanging="720"/>
      </w:pPr>
      <w:r w:rsidRPr="00002E37">
        <w:t>6</w:t>
      </w:r>
      <w:r w:rsidRPr="00002E37">
        <w:tab/>
        <w:t xml:space="preserve">Skinner, B. F. in </w:t>
      </w:r>
      <w:r w:rsidRPr="00002E37">
        <w:rPr>
          <w:i/>
        </w:rPr>
        <w:t>Science and human behavior</w:t>
      </w:r>
      <w:r w:rsidRPr="00002E37">
        <w:t xml:space="preserve">    Ch. Chapter 11: Aversion, avoidance, anxiety, (Macmillan, 1953).</w:t>
      </w:r>
    </w:p>
    <w:p w14:paraId="21948B90" w14:textId="77777777" w:rsidR="00002E37" w:rsidRPr="00002E37" w:rsidRDefault="00002E37" w:rsidP="00002E37">
      <w:pPr>
        <w:pStyle w:val="EndNoteBibliography"/>
        <w:spacing w:after="0"/>
        <w:ind w:left="720" w:hanging="720"/>
      </w:pPr>
      <w:r w:rsidRPr="00002E37">
        <w:t>7</w:t>
      </w:r>
      <w:r w:rsidRPr="00002E37">
        <w:tab/>
        <w:t xml:space="preserve">Skinner, B. F. in </w:t>
      </w:r>
      <w:r w:rsidRPr="00002E37">
        <w:rPr>
          <w:i/>
        </w:rPr>
        <w:t>Science and human behavior</w:t>
      </w:r>
      <w:r w:rsidRPr="00002E37">
        <w:t xml:space="preserve">    Ch. Chapter 7: Operant discrimination (Macmillan, 1953).</w:t>
      </w:r>
    </w:p>
    <w:p w14:paraId="60B84364" w14:textId="77777777" w:rsidR="00002E37" w:rsidRPr="00002E37" w:rsidRDefault="00002E37" w:rsidP="00002E37">
      <w:pPr>
        <w:pStyle w:val="EndNoteBibliography"/>
        <w:spacing w:after="0"/>
        <w:ind w:left="720" w:hanging="720"/>
      </w:pPr>
      <w:r w:rsidRPr="00002E37">
        <w:t>8</w:t>
      </w:r>
      <w:r w:rsidRPr="00002E37">
        <w:tab/>
        <w:t xml:space="preserve">Thorndike, E. L. Animal intelligence: An experimental study of the associative processes in animals. </w:t>
      </w:r>
      <w:r w:rsidRPr="00002E37">
        <w:rPr>
          <w:i/>
        </w:rPr>
        <w:t>The Psychological Review: Monograph Supplements.</w:t>
      </w:r>
      <w:r w:rsidRPr="00002E37">
        <w:t xml:space="preserve"> </w:t>
      </w:r>
      <w:r w:rsidRPr="00002E37">
        <w:rPr>
          <w:b/>
        </w:rPr>
        <w:t>2</w:t>
      </w:r>
      <w:r w:rsidRPr="00002E37">
        <w:t xml:space="preserve"> (4), i-109, doi:10.1037/h0092987, (1898).</w:t>
      </w:r>
    </w:p>
    <w:p w14:paraId="41609523" w14:textId="77777777" w:rsidR="00002E37" w:rsidRPr="00002E37" w:rsidRDefault="00002E37" w:rsidP="00002E37">
      <w:pPr>
        <w:pStyle w:val="EndNoteBibliography"/>
        <w:spacing w:after="0"/>
        <w:ind w:left="720" w:hanging="720"/>
      </w:pPr>
      <w:r w:rsidRPr="00002E37">
        <w:t>9</w:t>
      </w:r>
      <w:r w:rsidRPr="00002E37">
        <w:tab/>
        <w:t>Craske, M. G.</w:t>
      </w:r>
      <w:r w:rsidRPr="00002E37">
        <w:rPr>
          <w:i/>
        </w:rPr>
        <w:t xml:space="preserve"> et al.</w:t>
      </w:r>
      <w:r w:rsidRPr="00002E37">
        <w:t xml:space="preserve"> Optimizing inhibitory learning during exposure therapy. </w:t>
      </w:r>
      <w:r w:rsidRPr="00002E37">
        <w:rPr>
          <w:i/>
        </w:rPr>
        <w:t>Behav Res Ther.</w:t>
      </w:r>
      <w:r w:rsidRPr="00002E37">
        <w:t xml:space="preserve"> </w:t>
      </w:r>
      <w:r w:rsidRPr="00002E37">
        <w:rPr>
          <w:b/>
        </w:rPr>
        <w:t>46</w:t>
      </w:r>
      <w:r w:rsidRPr="00002E37">
        <w:t xml:space="preserve"> (1), 5-27, doi:10.1016/j.brat.2007.10.003, (2008).</w:t>
      </w:r>
    </w:p>
    <w:p w14:paraId="0F3672C0" w14:textId="357FA908" w:rsidR="00002E37" w:rsidRPr="00002E37" w:rsidRDefault="00002E37" w:rsidP="00002E37">
      <w:pPr>
        <w:pStyle w:val="EndNoteBibliography"/>
        <w:spacing w:after="0"/>
        <w:ind w:left="720" w:hanging="720"/>
      </w:pPr>
      <w:r w:rsidRPr="00002E37">
        <w:t>10</w:t>
      </w:r>
      <w:r w:rsidRPr="00002E37">
        <w:tab/>
        <w:t xml:space="preserve">Craske, M. G., Treanor, M., Conway, C. C., Zbozinek, T. &amp; Vervliet, B. Maximizing exposure therapy: An inhibitory learning approach. </w:t>
      </w:r>
      <w:r w:rsidRPr="00002E37">
        <w:rPr>
          <w:i/>
        </w:rPr>
        <w:t>Behaviour Research and Therapy.</w:t>
      </w:r>
      <w:r w:rsidRPr="00002E37">
        <w:t xml:space="preserve"> </w:t>
      </w:r>
      <w:r w:rsidRPr="00002E37">
        <w:rPr>
          <w:b/>
        </w:rPr>
        <w:t>58</w:t>
      </w:r>
      <w:r w:rsidRPr="00002E37">
        <w:t xml:space="preserve"> 10-23, doi:</w:t>
      </w:r>
      <w:hyperlink r:id="rId13" w:history="1">
        <w:r w:rsidRPr="00002E37">
          <w:rPr>
            <w:rStyle w:val="Hyperlink"/>
          </w:rPr>
          <w:t>https://doi.org/10.1016/j.brat.2014.04.006</w:t>
        </w:r>
      </w:hyperlink>
      <w:r w:rsidRPr="00002E37">
        <w:t>, (2014).</w:t>
      </w:r>
    </w:p>
    <w:p w14:paraId="54142D96" w14:textId="1CB5BBC9" w:rsidR="00002E37" w:rsidRPr="00002E37" w:rsidRDefault="00002E37" w:rsidP="00002E37">
      <w:pPr>
        <w:pStyle w:val="EndNoteBibliography"/>
        <w:spacing w:after="0"/>
        <w:ind w:left="720" w:hanging="720"/>
      </w:pPr>
      <w:r w:rsidRPr="00002E37">
        <w:t>11</w:t>
      </w:r>
      <w:r w:rsidRPr="00002E37">
        <w:tab/>
        <w:t xml:space="preserve">Meulders, A. Fear in the context of pain: Lessons learned from 100 years of fear conditioning research. </w:t>
      </w:r>
      <w:r w:rsidRPr="00002E37">
        <w:rPr>
          <w:i/>
        </w:rPr>
        <w:t>Behaviour Research and Therapy.</w:t>
      </w:r>
      <w:r w:rsidRPr="00002E37">
        <w:t xml:space="preserve"> </w:t>
      </w:r>
      <w:r w:rsidRPr="00002E37">
        <w:rPr>
          <w:b/>
        </w:rPr>
        <w:t>131</w:t>
      </w:r>
      <w:r w:rsidRPr="00002E37">
        <w:t xml:space="preserve"> 103635, doi:</w:t>
      </w:r>
      <w:hyperlink r:id="rId14" w:history="1">
        <w:r w:rsidRPr="00002E37">
          <w:rPr>
            <w:rStyle w:val="Hyperlink"/>
          </w:rPr>
          <w:t>https://doi.org/10.1016/j.brat.2020.103635</w:t>
        </w:r>
      </w:hyperlink>
      <w:r w:rsidRPr="00002E37">
        <w:t>, (2020).</w:t>
      </w:r>
    </w:p>
    <w:p w14:paraId="2D653BBD" w14:textId="77777777" w:rsidR="00002E37" w:rsidRPr="00002E37" w:rsidRDefault="00002E37" w:rsidP="00002E37">
      <w:pPr>
        <w:pStyle w:val="EndNoteBibliography"/>
        <w:spacing w:after="0"/>
        <w:ind w:left="720" w:hanging="720"/>
      </w:pPr>
      <w:r w:rsidRPr="00002E37">
        <w:t>12</w:t>
      </w:r>
      <w:r w:rsidRPr="00002E37">
        <w:tab/>
        <w:t>den Hollander, M.</w:t>
      </w:r>
      <w:r w:rsidRPr="00002E37">
        <w:rPr>
          <w:i/>
        </w:rPr>
        <w:t xml:space="preserve"> et al.</w:t>
      </w:r>
      <w:r w:rsidRPr="00002E37">
        <w:t xml:space="preserve"> Fear reduction in patients with chronic pain: a learning theory perspective. </w:t>
      </w:r>
      <w:r w:rsidRPr="00002E37">
        <w:rPr>
          <w:i/>
        </w:rPr>
        <w:t>Expert Review of Neurotherapeutics.</w:t>
      </w:r>
      <w:r w:rsidRPr="00002E37">
        <w:t xml:space="preserve"> </w:t>
      </w:r>
      <w:r w:rsidRPr="00002E37">
        <w:rPr>
          <w:b/>
        </w:rPr>
        <w:t>10</w:t>
      </w:r>
      <w:r w:rsidRPr="00002E37">
        <w:t xml:space="preserve"> (11), 1733-1745, doi:10.1586/ern.10.115, (2010).</w:t>
      </w:r>
    </w:p>
    <w:p w14:paraId="76C4E76D" w14:textId="77777777" w:rsidR="00002E37" w:rsidRPr="00002E37" w:rsidRDefault="00002E37" w:rsidP="00002E37">
      <w:pPr>
        <w:pStyle w:val="EndNoteBibliography"/>
        <w:spacing w:after="0"/>
        <w:ind w:left="720" w:hanging="720"/>
      </w:pPr>
      <w:r w:rsidRPr="00002E37">
        <w:t>13</w:t>
      </w:r>
      <w:r w:rsidRPr="00002E37">
        <w:tab/>
        <w:t xml:space="preserve">Van der Linde, R. Q., Lammertse, P., Frederiksen, E. &amp; Ruiter, B. in </w:t>
      </w:r>
      <w:r w:rsidRPr="00002E37">
        <w:rPr>
          <w:i/>
        </w:rPr>
        <w:t>Proc. Eurohaptics.</w:t>
      </w:r>
      <w:r w:rsidRPr="00002E37">
        <w:t xml:space="preserve">  1-5.</w:t>
      </w:r>
    </w:p>
    <w:p w14:paraId="45F4FD0C" w14:textId="77777777" w:rsidR="00002E37" w:rsidRPr="00002E37" w:rsidRDefault="00002E37" w:rsidP="00002E37">
      <w:pPr>
        <w:pStyle w:val="EndNoteBibliography"/>
        <w:spacing w:after="0"/>
        <w:ind w:left="720" w:hanging="720"/>
      </w:pPr>
      <w:r w:rsidRPr="00002E37">
        <w:lastRenderedPageBreak/>
        <w:t>14</w:t>
      </w:r>
      <w:r w:rsidRPr="00002E37">
        <w:tab/>
        <w:t xml:space="preserve">van der Linde, R. Q. &amp; Lammertse, P. HapticMaster–a generic force controlled robot for human interaction. </w:t>
      </w:r>
      <w:r w:rsidRPr="00002E37">
        <w:rPr>
          <w:i/>
        </w:rPr>
        <w:t>Industrial Robot: An International Journal.</w:t>
      </w:r>
      <w:r w:rsidRPr="00002E37">
        <w:t xml:space="preserve">  (2003).</w:t>
      </w:r>
    </w:p>
    <w:p w14:paraId="2C9FBEDB" w14:textId="77777777" w:rsidR="00002E37" w:rsidRPr="00002E37" w:rsidRDefault="00002E37" w:rsidP="00002E37">
      <w:pPr>
        <w:pStyle w:val="EndNoteBibliography"/>
        <w:spacing w:after="0"/>
        <w:ind w:left="720" w:hanging="720"/>
      </w:pPr>
      <w:r w:rsidRPr="00002E37">
        <w:t>15</w:t>
      </w:r>
      <w:r w:rsidRPr="00002E37">
        <w:tab/>
        <w:t xml:space="preserve">Meulders, A., Franssen, M., Fonteyne, R. &amp; Vlaeyen, J. Acquisition and extinction of operant pain-related avoidance behavior using a 3 degrees-of-freedom robotic arm. </w:t>
      </w:r>
      <w:r w:rsidRPr="00002E37">
        <w:rPr>
          <w:i/>
        </w:rPr>
        <w:t>Pain.</w:t>
      </w:r>
      <w:r w:rsidRPr="00002E37">
        <w:t xml:space="preserve"> </w:t>
      </w:r>
      <w:r w:rsidRPr="00002E37">
        <w:rPr>
          <w:b/>
        </w:rPr>
        <w:t>157</w:t>
      </w:r>
      <w:r w:rsidRPr="00002E37">
        <w:t xml:space="preserve"> (5), 1094-1104, doi:10.1097/j.pain.0000000000000483, (2016).</w:t>
      </w:r>
    </w:p>
    <w:p w14:paraId="3ABE9297" w14:textId="611A95DB" w:rsidR="00002E37" w:rsidRPr="00002E37" w:rsidRDefault="00002E37" w:rsidP="00002E37">
      <w:pPr>
        <w:pStyle w:val="EndNoteBibliography"/>
        <w:spacing w:after="0"/>
        <w:ind w:left="720" w:hanging="720"/>
      </w:pPr>
      <w:r w:rsidRPr="00002E37">
        <w:t>16</w:t>
      </w:r>
      <w:r w:rsidRPr="00002E37">
        <w:tab/>
        <w:t xml:space="preserve">Meulders, A., Franssen, M. &amp; Claes, J. Avoiding Based on Shades of Gray: Generalization of Pain-Related Avoidance Behavior to Novel Contexts. </w:t>
      </w:r>
      <w:r w:rsidRPr="00002E37">
        <w:rPr>
          <w:i/>
        </w:rPr>
        <w:t>The Journal of Pain.</w:t>
      </w:r>
      <w:r w:rsidRPr="00002E37">
        <w:t xml:space="preserve"> doi:</w:t>
      </w:r>
      <w:hyperlink r:id="rId15" w:history="1">
        <w:r w:rsidRPr="00002E37">
          <w:rPr>
            <w:rStyle w:val="Hyperlink"/>
          </w:rPr>
          <w:t>https://doi.org/10.1016/j.jpain.2020.02.002</w:t>
        </w:r>
      </w:hyperlink>
      <w:r w:rsidRPr="00002E37">
        <w:t>, (2020).</w:t>
      </w:r>
    </w:p>
    <w:p w14:paraId="774A1819" w14:textId="77777777" w:rsidR="00002E37" w:rsidRPr="00002E37" w:rsidRDefault="00002E37" w:rsidP="00002E37">
      <w:pPr>
        <w:pStyle w:val="EndNoteBibliography"/>
        <w:spacing w:after="0"/>
        <w:ind w:left="720" w:hanging="720"/>
      </w:pPr>
      <w:r w:rsidRPr="00002E37">
        <w:t>17</w:t>
      </w:r>
      <w:r w:rsidRPr="00002E37">
        <w:tab/>
        <w:t xml:space="preserve">Salkind, N., J. </w:t>
      </w:r>
      <w:r w:rsidRPr="00002E37">
        <w:rPr>
          <w:i/>
        </w:rPr>
        <w:t>Encyclopedia of Research Design</w:t>
      </w:r>
      <w:r w:rsidRPr="00002E37">
        <w:t>. Vol. 1 (Sage, 2010).</w:t>
      </w:r>
    </w:p>
    <w:p w14:paraId="701B7A37" w14:textId="77777777" w:rsidR="00002E37" w:rsidRPr="00002E37" w:rsidRDefault="00002E37" w:rsidP="00002E37">
      <w:pPr>
        <w:pStyle w:val="EndNoteBibliography"/>
        <w:spacing w:after="0"/>
        <w:ind w:left="720" w:hanging="720"/>
      </w:pPr>
      <w:r w:rsidRPr="00002E37">
        <w:t>18</w:t>
      </w:r>
      <w:r w:rsidRPr="00002E37">
        <w:tab/>
        <w:t xml:space="preserve">Vervliet, B., Lange, I. &amp; Milad, M. R. Temporal dynamics of relief in avoidance conditioning and fear extinction: Experimental validation and clinical relevance. </w:t>
      </w:r>
      <w:r w:rsidRPr="00002E37">
        <w:rPr>
          <w:i/>
        </w:rPr>
        <w:t>Behaviour Research and Therapy.</w:t>
      </w:r>
      <w:r w:rsidRPr="00002E37">
        <w:t xml:space="preserve"> </w:t>
      </w:r>
      <w:r w:rsidRPr="00002E37">
        <w:rPr>
          <w:b/>
        </w:rPr>
        <w:t>96</w:t>
      </w:r>
      <w:r w:rsidRPr="00002E37">
        <w:t xml:space="preserve"> 66-78, doi:10.1016/j.brat.2017.04.011, (2017).</w:t>
      </w:r>
    </w:p>
    <w:p w14:paraId="4CCBE808" w14:textId="77777777" w:rsidR="00002E37" w:rsidRPr="00002E37" w:rsidRDefault="00002E37" w:rsidP="00002E37">
      <w:pPr>
        <w:pStyle w:val="EndNoteBibliography"/>
        <w:spacing w:after="0"/>
        <w:ind w:left="720" w:hanging="720"/>
      </w:pPr>
      <w:r w:rsidRPr="00002E37">
        <w:t>19</w:t>
      </w:r>
      <w:r w:rsidRPr="00002E37">
        <w:tab/>
        <w:t xml:space="preserve">Meulders, Vandebroek, Vervliet &amp; Vlaeyen. Generalization Gradients in Cued and Contextual Pain-Related Fear: An Experimental Study in Healthy Participants. </w:t>
      </w:r>
      <w:r w:rsidRPr="00002E37">
        <w:rPr>
          <w:i/>
        </w:rPr>
        <w:t>Frontiers in Human Neuroscience.</w:t>
      </w:r>
      <w:r w:rsidRPr="00002E37">
        <w:t xml:space="preserve"> </w:t>
      </w:r>
      <w:r w:rsidRPr="00002E37">
        <w:rPr>
          <w:b/>
        </w:rPr>
        <w:t>7</w:t>
      </w:r>
      <w:r w:rsidRPr="00002E37">
        <w:t>, doi:10.3389/fnhum.2013.00345, (2013).</w:t>
      </w:r>
    </w:p>
    <w:p w14:paraId="6CB868E8" w14:textId="77777777" w:rsidR="00002E37" w:rsidRPr="00002E37" w:rsidRDefault="00002E37" w:rsidP="00002E37">
      <w:pPr>
        <w:pStyle w:val="EndNoteBibliography"/>
        <w:spacing w:after="0"/>
        <w:ind w:left="720" w:hanging="720"/>
      </w:pPr>
      <w:r w:rsidRPr="00002E37">
        <w:t>20</w:t>
      </w:r>
      <w:r w:rsidRPr="00002E37">
        <w:tab/>
        <w:t xml:space="preserve">Meulders, Vansteenwegen &amp; Vlaeyen. The acquisition of fear of movement-related pain and associative learning: a novel pain-relevant human fear conditioning paradigm. </w:t>
      </w:r>
      <w:r w:rsidRPr="00002E37">
        <w:rPr>
          <w:i/>
        </w:rPr>
        <w:t>Pain.</w:t>
      </w:r>
      <w:r w:rsidRPr="00002E37">
        <w:t xml:space="preserve"> </w:t>
      </w:r>
      <w:r w:rsidRPr="00002E37">
        <w:rPr>
          <w:b/>
        </w:rPr>
        <w:t>152</w:t>
      </w:r>
      <w:r w:rsidRPr="00002E37">
        <w:t xml:space="preserve"> (11), 2460-2469, doi:10.1016/j.pain.2011.05.015, (2011).</w:t>
      </w:r>
    </w:p>
    <w:p w14:paraId="01528E56" w14:textId="77777777" w:rsidR="00002E37" w:rsidRPr="00002E37" w:rsidRDefault="00002E37" w:rsidP="00002E37">
      <w:pPr>
        <w:pStyle w:val="EndNoteBibliography"/>
        <w:spacing w:after="0"/>
        <w:ind w:left="720" w:hanging="720"/>
      </w:pPr>
      <w:r w:rsidRPr="00002E37">
        <w:t>21</w:t>
      </w:r>
      <w:r w:rsidRPr="00002E37">
        <w:tab/>
        <w:t xml:space="preserve">Meulders &amp; Vlaeyen. The acquisition and generalization of cued and contextual pain-related fear: an experimental study using a voluntary movement paradigm. </w:t>
      </w:r>
      <w:r w:rsidRPr="00002E37">
        <w:rPr>
          <w:i/>
        </w:rPr>
        <w:t>Pain.</w:t>
      </w:r>
      <w:r w:rsidRPr="00002E37">
        <w:t xml:space="preserve"> </w:t>
      </w:r>
      <w:r w:rsidRPr="00002E37">
        <w:rPr>
          <w:b/>
        </w:rPr>
        <w:t>154</w:t>
      </w:r>
      <w:r w:rsidRPr="00002E37">
        <w:t xml:space="preserve"> (2), 272-282, doi:10.1016/j.pain.2012.10.025, (2013).</w:t>
      </w:r>
    </w:p>
    <w:p w14:paraId="6A695864" w14:textId="77777777" w:rsidR="00002E37" w:rsidRPr="00002E37" w:rsidRDefault="00002E37" w:rsidP="00002E37">
      <w:pPr>
        <w:pStyle w:val="EndNoteBibliography"/>
        <w:spacing w:after="0"/>
        <w:ind w:left="720" w:hanging="720"/>
      </w:pPr>
      <w:r w:rsidRPr="00002E37">
        <w:t>22</w:t>
      </w:r>
      <w:r w:rsidRPr="00002E37">
        <w:tab/>
        <w:t xml:space="preserve">Moore, D. J., Keogh, E., Crombez, G. &amp; Eccleston, C. Methods for studying naturally occurring human pain and their analogues. </w:t>
      </w:r>
      <w:r w:rsidRPr="00002E37">
        <w:rPr>
          <w:i/>
        </w:rPr>
        <w:t>Pain.</w:t>
      </w:r>
      <w:r w:rsidRPr="00002E37">
        <w:t xml:space="preserve"> </w:t>
      </w:r>
      <w:r w:rsidRPr="00002E37">
        <w:rPr>
          <w:b/>
        </w:rPr>
        <w:t>154</w:t>
      </w:r>
      <w:r w:rsidRPr="00002E37">
        <w:t xml:space="preserve"> (2), 190-199, doi:10.1016/j.pain.2012.07.016, (2013).</w:t>
      </w:r>
    </w:p>
    <w:p w14:paraId="137398D6" w14:textId="77777777" w:rsidR="00002E37" w:rsidRPr="00002E37" w:rsidRDefault="00002E37" w:rsidP="00002E37">
      <w:pPr>
        <w:pStyle w:val="EndNoteBibliography"/>
        <w:spacing w:after="0"/>
        <w:ind w:left="720" w:hanging="720"/>
      </w:pPr>
      <w:r w:rsidRPr="00002E37">
        <w:t>23</w:t>
      </w:r>
      <w:r w:rsidRPr="00002E37">
        <w:tab/>
        <w:t xml:space="preserve">Lewis, T. Pain in muscular ischemia: its relation to anginal pain. </w:t>
      </w:r>
      <w:r w:rsidRPr="00002E37">
        <w:rPr>
          <w:i/>
        </w:rPr>
        <w:t>Archives of internal medicine.</w:t>
      </w:r>
      <w:r w:rsidRPr="00002E37">
        <w:t xml:space="preserve"> </w:t>
      </w:r>
      <w:r w:rsidRPr="00002E37">
        <w:rPr>
          <w:b/>
        </w:rPr>
        <w:t>49</w:t>
      </w:r>
      <w:r w:rsidRPr="00002E37">
        <w:t xml:space="preserve"> (5), 713-727 (1932).</w:t>
      </w:r>
    </w:p>
    <w:p w14:paraId="07F3166D" w14:textId="77777777" w:rsidR="00002E37" w:rsidRPr="00002E37" w:rsidRDefault="00002E37" w:rsidP="00002E37">
      <w:pPr>
        <w:pStyle w:val="EndNoteBibliography"/>
        <w:spacing w:after="0"/>
        <w:ind w:left="720" w:hanging="720"/>
      </w:pPr>
      <w:r w:rsidRPr="00002E37">
        <w:t>24</w:t>
      </w:r>
      <w:r w:rsidRPr="00002E37">
        <w:tab/>
        <w:t>Niederstrasser, N. G.</w:t>
      </w:r>
      <w:r w:rsidRPr="00002E37">
        <w:rPr>
          <w:i/>
        </w:rPr>
        <w:t xml:space="preserve"> et al.</w:t>
      </w:r>
      <w:r w:rsidRPr="00002E37">
        <w:t xml:space="preserve"> Pain Catastrophizing and Fear of Pain Predict the Experience of Pain in Body Parts Not Targeted by a Delayed-Onset Muscle Soreness Procedure. </w:t>
      </w:r>
      <w:r w:rsidRPr="00002E37">
        <w:rPr>
          <w:i/>
        </w:rPr>
        <w:t>The Journal of Pain.</w:t>
      </w:r>
      <w:r w:rsidRPr="00002E37">
        <w:t xml:space="preserve"> </w:t>
      </w:r>
      <w:r w:rsidRPr="00002E37">
        <w:rPr>
          <w:b/>
        </w:rPr>
        <w:t>16</w:t>
      </w:r>
      <w:r w:rsidRPr="00002E37">
        <w:t xml:space="preserve"> (11), 1065-1076, doi:10.1016/j.jpain.2015.07.008, (2015).</w:t>
      </w:r>
    </w:p>
    <w:p w14:paraId="21AEE7A2" w14:textId="77777777" w:rsidR="00002E37" w:rsidRPr="00002E37" w:rsidRDefault="00002E37" w:rsidP="00002E37">
      <w:pPr>
        <w:pStyle w:val="EndNoteBibliography"/>
        <w:spacing w:after="0"/>
        <w:ind w:left="720" w:hanging="720"/>
      </w:pPr>
      <w:r w:rsidRPr="00002E37">
        <w:t>25</w:t>
      </w:r>
      <w:r w:rsidRPr="00002E37">
        <w:tab/>
        <w:t>Niederstrasser, N. G.</w:t>
      </w:r>
      <w:r w:rsidRPr="00002E37">
        <w:rPr>
          <w:i/>
        </w:rPr>
        <w:t xml:space="preserve"> et al.</w:t>
      </w:r>
      <w:r w:rsidRPr="00002E37">
        <w:t xml:space="preserve"> An experimental approach to examining psychological contributions to multisite musculoskeletal pain. </w:t>
      </w:r>
      <w:r w:rsidRPr="00002E37">
        <w:rPr>
          <w:i/>
        </w:rPr>
        <w:t>The Journal of Pain.</w:t>
      </w:r>
      <w:r w:rsidRPr="00002E37">
        <w:t xml:space="preserve"> </w:t>
      </w:r>
      <w:r w:rsidRPr="00002E37">
        <w:rPr>
          <w:b/>
        </w:rPr>
        <w:t>15</w:t>
      </w:r>
      <w:r w:rsidRPr="00002E37">
        <w:t xml:space="preserve"> (11), 1156-1165, doi:10.1016/j.jpain.2014.08.007, (2014).</w:t>
      </w:r>
    </w:p>
    <w:p w14:paraId="0A7AF005" w14:textId="77777777" w:rsidR="00002E37" w:rsidRPr="00002E37" w:rsidRDefault="00002E37" w:rsidP="00002E37">
      <w:pPr>
        <w:pStyle w:val="EndNoteBibliography"/>
        <w:ind w:left="720" w:hanging="720"/>
      </w:pPr>
      <w:r w:rsidRPr="00002E37">
        <w:t>26</w:t>
      </w:r>
      <w:r w:rsidRPr="00002E37">
        <w:tab/>
        <w:t xml:space="preserve">Linton, S. J. &amp; Götestam, K. G. Controlling pain reports through operant conditioning: a laboratory demonstration. </w:t>
      </w:r>
      <w:r w:rsidRPr="00002E37">
        <w:rPr>
          <w:i/>
        </w:rPr>
        <w:t>Perceptual and Motor Skills.</w:t>
      </w:r>
      <w:r w:rsidRPr="00002E37">
        <w:t xml:space="preserve"> </w:t>
      </w:r>
      <w:r w:rsidRPr="00002E37">
        <w:rPr>
          <w:b/>
        </w:rPr>
        <w:t>60</w:t>
      </w:r>
      <w:r w:rsidRPr="00002E37">
        <w:t xml:space="preserve"> (2), 427-437, doi:10.2466/pms.1985.60.2.427, (1985).</w:t>
      </w:r>
    </w:p>
    <w:p w14:paraId="1A3D4A61" w14:textId="653702FF" w:rsidR="00370873" w:rsidRPr="002223E5" w:rsidRDefault="00255CA5" w:rsidP="002C1F9C">
      <w:pPr>
        <w:rPr>
          <w:rFonts w:cstheme="minorHAnsi"/>
          <w:sz w:val="24"/>
          <w:szCs w:val="24"/>
        </w:rPr>
      </w:pPr>
      <w:r w:rsidRPr="002223E5">
        <w:rPr>
          <w:rFonts w:cstheme="minorHAnsi"/>
          <w:sz w:val="24"/>
          <w:szCs w:val="24"/>
        </w:rPr>
        <w:fldChar w:fldCharType="end"/>
      </w:r>
    </w:p>
    <w:sectPr w:rsidR="00370873" w:rsidRPr="002223E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9B018B" w14:textId="77777777" w:rsidR="00B624F8" w:rsidRDefault="00B624F8" w:rsidP="004F5548">
      <w:pPr>
        <w:spacing w:after="0" w:line="240" w:lineRule="auto"/>
      </w:pPr>
      <w:r>
        <w:separator/>
      </w:r>
    </w:p>
  </w:endnote>
  <w:endnote w:type="continuationSeparator" w:id="0">
    <w:p w14:paraId="019191C7" w14:textId="77777777" w:rsidR="00B624F8" w:rsidRDefault="00B624F8" w:rsidP="004F5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09FC0B" w14:textId="77777777" w:rsidR="00B624F8" w:rsidRDefault="00B624F8" w:rsidP="004F5548">
      <w:pPr>
        <w:spacing w:after="0" w:line="240" w:lineRule="auto"/>
      </w:pPr>
      <w:r>
        <w:separator/>
      </w:r>
    </w:p>
  </w:footnote>
  <w:footnote w:type="continuationSeparator" w:id="0">
    <w:p w14:paraId="3CA95158" w14:textId="77777777" w:rsidR="00B624F8" w:rsidRDefault="00B624F8" w:rsidP="004F55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9946DAE"/>
    <w:multiLevelType w:val="multilevel"/>
    <w:tmpl w:val="90BE2AA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i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dpswedut59ebeppe0pstz8wwfpat9dtw9f&quot;&gt;My EndNote Library&lt;record-ids&gt;&lt;item&gt;32&lt;/item&gt;&lt;item&gt;34&lt;/item&gt;&lt;item&gt;42&lt;/item&gt;&lt;item&gt;68&lt;/item&gt;&lt;item&gt;148&lt;/item&gt;&lt;item&gt;249&lt;/item&gt;&lt;item&gt;262&lt;/item&gt;&lt;item&gt;263&lt;/item&gt;&lt;item&gt;324&lt;/item&gt;&lt;item&gt;344&lt;/item&gt;&lt;item&gt;356&lt;/item&gt;&lt;item&gt;357&lt;/item&gt;&lt;item&gt;374&lt;/item&gt;&lt;item&gt;382&lt;/item&gt;&lt;item&gt;405&lt;/item&gt;&lt;item&gt;431&lt;/item&gt;&lt;item&gt;435&lt;/item&gt;&lt;item&gt;436&lt;/item&gt;&lt;item&gt;439&lt;/item&gt;&lt;item&gt;440&lt;/item&gt;&lt;item&gt;442&lt;/item&gt;&lt;item&gt;443&lt;/item&gt;&lt;item&gt;444&lt;/item&gt;&lt;item&gt;445&lt;/item&gt;&lt;item&gt;446&lt;/item&gt;&lt;item&gt;448&lt;/item&gt;&lt;/record-ids&gt;&lt;/item&gt;&lt;/Libraries&gt;"/>
  </w:docVars>
  <w:rsids>
    <w:rsidRoot w:val="00420ACA"/>
    <w:rsid w:val="00002E37"/>
    <w:rsid w:val="00050669"/>
    <w:rsid w:val="000531BD"/>
    <w:rsid w:val="000A62C7"/>
    <w:rsid w:val="000D5E69"/>
    <w:rsid w:val="000E4B56"/>
    <w:rsid w:val="001007B1"/>
    <w:rsid w:val="00101D61"/>
    <w:rsid w:val="00105355"/>
    <w:rsid w:val="00122E26"/>
    <w:rsid w:val="00140B28"/>
    <w:rsid w:val="00174C9A"/>
    <w:rsid w:val="001A6367"/>
    <w:rsid w:val="001D046A"/>
    <w:rsid w:val="002223E5"/>
    <w:rsid w:val="00223A87"/>
    <w:rsid w:val="00243C59"/>
    <w:rsid w:val="00255CA5"/>
    <w:rsid w:val="002601AD"/>
    <w:rsid w:val="002606BC"/>
    <w:rsid w:val="00271A04"/>
    <w:rsid w:val="00272674"/>
    <w:rsid w:val="002844EF"/>
    <w:rsid w:val="002859D9"/>
    <w:rsid w:val="00291EEB"/>
    <w:rsid w:val="00297323"/>
    <w:rsid w:val="002A7FBB"/>
    <w:rsid w:val="002C1F9C"/>
    <w:rsid w:val="002C1FDC"/>
    <w:rsid w:val="002D5FF7"/>
    <w:rsid w:val="002D7ECB"/>
    <w:rsid w:val="00301BA6"/>
    <w:rsid w:val="00304F46"/>
    <w:rsid w:val="0032021A"/>
    <w:rsid w:val="003306A8"/>
    <w:rsid w:val="003316A0"/>
    <w:rsid w:val="00331DBB"/>
    <w:rsid w:val="00365535"/>
    <w:rsid w:val="00366A16"/>
    <w:rsid w:val="00370873"/>
    <w:rsid w:val="003A39B6"/>
    <w:rsid w:val="003A5943"/>
    <w:rsid w:val="003A7A0A"/>
    <w:rsid w:val="003F0806"/>
    <w:rsid w:val="003F4B76"/>
    <w:rsid w:val="00420ACA"/>
    <w:rsid w:val="00425E90"/>
    <w:rsid w:val="004376B8"/>
    <w:rsid w:val="00446750"/>
    <w:rsid w:val="004470BB"/>
    <w:rsid w:val="004616E2"/>
    <w:rsid w:val="00461873"/>
    <w:rsid w:val="00464A52"/>
    <w:rsid w:val="00465A58"/>
    <w:rsid w:val="004902E8"/>
    <w:rsid w:val="0049202D"/>
    <w:rsid w:val="00495847"/>
    <w:rsid w:val="004C0FC2"/>
    <w:rsid w:val="004E3B48"/>
    <w:rsid w:val="004F158F"/>
    <w:rsid w:val="004F5548"/>
    <w:rsid w:val="00503E6D"/>
    <w:rsid w:val="005159CA"/>
    <w:rsid w:val="00516B91"/>
    <w:rsid w:val="00535196"/>
    <w:rsid w:val="005437D7"/>
    <w:rsid w:val="00551AC0"/>
    <w:rsid w:val="00560479"/>
    <w:rsid w:val="00561D91"/>
    <w:rsid w:val="00594CA9"/>
    <w:rsid w:val="005C0698"/>
    <w:rsid w:val="005D2160"/>
    <w:rsid w:val="00626037"/>
    <w:rsid w:val="00630C2A"/>
    <w:rsid w:val="00632FB7"/>
    <w:rsid w:val="00637674"/>
    <w:rsid w:val="006E07F0"/>
    <w:rsid w:val="00756EEC"/>
    <w:rsid w:val="00760E6A"/>
    <w:rsid w:val="00765238"/>
    <w:rsid w:val="00787D5E"/>
    <w:rsid w:val="007C019D"/>
    <w:rsid w:val="007E5A57"/>
    <w:rsid w:val="007F5537"/>
    <w:rsid w:val="00801BD8"/>
    <w:rsid w:val="00814560"/>
    <w:rsid w:val="008159B0"/>
    <w:rsid w:val="00863012"/>
    <w:rsid w:val="00887088"/>
    <w:rsid w:val="008902A1"/>
    <w:rsid w:val="00906C50"/>
    <w:rsid w:val="00913E5A"/>
    <w:rsid w:val="0094738D"/>
    <w:rsid w:val="009A0CBB"/>
    <w:rsid w:val="009D40EE"/>
    <w:rsid w:val="009F52DB"/>
    <w:rsid w:val="00A03F9D"/>
    <w:rsid w:val="00A365D2"/>
    <w:rsid w:val="00A70061"/>
    <w:rsid w:val="00A80CE9"/>
    <w:rsid w:val="00AA5400"/>
    <w:rsid w:val="00AB31E2"/>
    <w:rsid w:val="00AC2B1A"/>
    <w:rsid w:val="00AC5119"/>
    <w:rsid w:val="00AF454E"/>
    <w:rsid w:val="00AF65AD"/>
    <w:rsid w:val="00B17B52"/>
    <w:rsid w:val="00B32339"/>
    <w:rsid w:val="00B52C78"/>
    <w:rsid w:val="00B624F8"/>
    <w:rsid w:val="00B838E2"/>
    <w:rsid w:val="00B869F1"/>
    <w:rsid w:val="00B92977"/>
    <w:rsid w:val="00BC151E"/>
    <w:rsid w:val="00BC7CBE"/>
    <w:rsid w:val="00BE253D"/>
    <w:rsid w:val="00BF3776"/>
    <w:rsid w:val="00C03518"/>
    <w:rsid w:val="00C06E02"/>
    <w:rsid w:val="00C12A74"/>
    <w:rsid w:val="00C60707"/>
    <w:rsid w:val="00C6300C"/>
    <w:rsid w:val="00C71175"/>
    <w:rsid w:val="00C743DE"/>
    <w:rsid w:val="00C75753"/>
    <w:rsid w:val="00CA27FC"/>
    <w:rsid w:val="00CA5E86"/>
    <w:rsid w:val="00CC7A9E"/>
    <w:rsid w:val="00CE3B5E"/>
    <w:rsid w:val="00CE46D8"/>
    <w:rsid w:val="00D0335C"/>
    <w:rsid w:val="00D12622"/>
    <w:rsid w:val="00D25F01"/>
    <w:rsid w:val="00D45578"/>
    <w:rsid w:val="00D54E52"/>
    <w:rsid w:val="00D564DD"/>
    <w:rsid w:val="00D568B2"/>
    <w:rsid w:val="00D701F3"/>
    <w:rsid w:val="00D8380B"/>
    <w:rsid w:val="00DA74D6"/>
    <w:rsid w:val="00DB0E1D"/>
    <w:rsid w:val="00DB3D43"/>
    <w:rsid w:val="00DC25F5"/>
    <w:rsid w:val="00DD7211"/>
    <w:rsid w:val="00DF08BB"/>
    <w:rsid w:val="00E02706"/>
    <w:rsid w:val="00E06425"/>
    <w:rsid w:val="00E11F78"/>
    <w:rsid w:val="00E12480"/>
    <w:rsid w:val="00E137D1"/>
    <w:rsid w:val="00E17DBA"/>
    <w:rsid w:val="00E34EA8"/>
    <w:rsid w:val="00EB12F4"/>
    <w:rsid w:val="00EC41B0"/>
    <w:rsid w:val="00EC69F2"/>
    <w:rsid w:val="00EE34DC"/>
    <w:rsid w:val="00EF1838"/>
    <w:rsid w:val="00EF4558"/>
    <w:rsid w:val="00F00080"/>
    <w:rsid w:val="00F0785D"/>
    <w:rsid w:val="00F13480"/>
    <w:rsid w:val="00F14EEC"/>
    <w:rsid w:val="00F923AA"/>
    <w:rsid w:val="00F95042"/>
    <w:rsid w:val="00FB0098"/>
    <w:rsid w:val="00FC368B"/>
    <w:rsid w:val="00FD5823"/>
    <w:rsid w:val="00FF51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0DD680"/>
  <w15:docId w15:val="{EC52A675-2EF8-40D9-87DB-1B554F489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20ACA"/>
    <w:rPr>
      <w:b/>
      <w:bCs/>
    </w:rPr>
  </w:style>
  <w:style w:type="character" w:styleId="Hyperlink">
    <w:name w:val="Hyperlink"/>
    <w:basedOn w:val="DefaultParagraphFont"/>
    <w:uiPriority w:val="99"/>
    <w:unhideWhenUsed/>
    <w:rsid w:val="00420ACA"/>
    <w:rPr>
      <w:color w:val="0000FF"/>
      <w:u w:val="single"/>
    </w:rPr>
  </w:style>
  <w:style w:type="paragraph" w:styleId="BalloonText">
    <w:name w:val="Balloon Text"/>
    <w:basedOn w:val="Normal"/>
    <w:link w:val="BalloonTextChar"/>
    <w:uiPriority w:val="99"/>
    <w:semiHidden/>
    <w:unhideWhenUsed/>
    <w:rsid w:val="00EC69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9F2"/>
    <w:rPr>
      <w:rFonts w:ascii="Segoe UI" w:hAnsi="Segoe UI" w:cs="Segoe UI"/>
      <w:sz w:val="18"/>
      <w:szCs w:val="18"/>
    </w:rPr>
  </w:style>
  <w:style w:type="paragraph" w:customStyle="1" w:styleId="EndNoteBibliographyTitle">
    <w:name w:val="EndNote Bibliography Title"/>
    <w:basedOn w:val="Normal"/>
    <w:link w:val="EndNoteBibliographyTitleChar"/>
    <w:rsid w:val="00255CA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5CA5"/>
    <w:rPr>
      <w:rFonts w:ascii="Calibri" w:hAnsi="Calibri" w:cs="Calibri"/>
      <w:noProof/>
    </w:rPr>
  </w:style>
  <w:style w:type="paragraph" w:customStyle="1" w:styleId="EndNoteBibliography">
    <w:name w:val="EndNote Bibliography"/>
    <w:basedOn w:val="Normal"/>
    <w:link w:val="EndNoteBibliographyChar"/>
    <w:rsid w:val="00255CA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5CA5"/>
    <w:rPr>
      <w:rFonts w:ascii="Calibri" w:hAnsi="Calibri" w:cs="Calibri"/>
      <w:noProof/>
    </w:rPr>
  </w:style>
  <w:style w:type="paragraph" w:styleId="Caption">
    <w:name w:val="caption"/>
    <w:basedOn w:val="Normal"/>
    <w:next w:val="Normal"/>
    <w:uiPriority w:val="35"/>
    <w:unhideWhenUsed/>
    <w:qFormat/>
    <w:rsid w:val="00E17DBA"/>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12480"/>
    <w:rPr>
      <w:sz w:val="16"/>
      <w:szCs w:val="16"/>
    </w:rPr>
  </w:style>
  <w:style w:type="paragraph" w:styleId="CommentText">
    <w:name w:val="annotation text"/>
    <w:basedOn w:val="Normal"/>
    <w:link w:val="CommentTextChar"/>
    <w:uiPriority w:val="99"/>
    <w:semiHidden/>
    <w:unhideWhenUsed/>
    <w:rsid w:val="00E12480"/>
    <w:pPr>
      <w:spacing w:line="240" w:lineRule="auto"/>
    </w:pPr>
    <w:rPr>
      <w:sz w:val="20"/>
      <w:szCs w:val="20"/>
    </w:rPr>
  </w:style>
  <w:style w:type="character" w:customStyle="1" w:styleId="CommentTextChar">
    <w:name w:val="Comment Text Char"/>
    <w:basedOn w:val="DefaultParagraphFont"/>
    <w:link w:val="CommentText"/>
    <w:uiPriority w:val="99"/>
    <w:semiHidden/>
    <w:rsid w:val="00E12480"/>
    <w:rPr>
      <w:sz w:val="20"/>
      <w:szCs w:val="20"/>
    </w:rPr>
  </w:style>
  <w:style w:type="paragraph" w:styleId="CommentSubject">
    <w:name w:val="annotation subject"/>
    <w:basedOn w:val="CommentText"/>
    <w:next w:val="CommentText"/>
    <w:link w:val="CommentSubjectChar"/>
    <w:uiPriority w:val="99"/>
    <w:semiHidden/>
    <w:unhideWhenUsed/>
    <w:rsid w:val="00E12480"/>
    <w:rPr>
      <w:b/>
      <w:bCs/>
    </w:rPr>
  </w:style>
  <w:style w:type="character" w:customStyle="1" w:styleId="CommentSubjectChar">
    <w:name w:val="Comment Subject Char"/>
    <w:basedOn w:val="CommentTextChar"/>
    <w:link w:val="CommentSubject"/>
    <w:uiPriority w:val="99"/>
    <w:semiHidden/>
    <w:rsid w:val="00E12480"/>
    <w:rPr>
      <w:b/>
      <w:bCs/>
      <w:sz w:val="20"/>
      <w:szCs w:val="20"/>
    </w:rPr>
  </w:style>
  <w:style w:type="paragraph" w:styleId="NormalWeb">
    <w:name w:val="Normal (Web)"/>
    <w:basedOn w:val="Normal"/>
    <w:rsid w:val="00105355"/>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paragraph" w:styleId="Header">
    <w:name w:val="header"/>
    <w:basedOn w:val="Normal"/>
    <w:link w:val="HeaderChar"/>
    <w:uiPriority w:val="99"/>
    <w:unhideWhenUsed/>
    <w:rsid w:val="004F55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5548"/>
  </w:style>
  <w:style w:type="paragraph" w:styleId="Footer">
    <w:name w:val="footer"/>
    <w:basedOn w:val="Normal"/>
    <w:link w:val="FooterChar"/>
    <w:uiPriority w:val="99"/>
    <w:unhideWhenUsed/>
    <w:rsid w:val="004F55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5548"/>
  </w:style>
  <w:style w:type="paragraph" w:styleId="Revision">
    <w:name w:val="Revision"/>
    <w:hidden/>
    <w:uiPriority w:val="99"/>
    <w:semiHidden/>
    <w:rsid w:val="004376B8"/>
    <w:pPr>
      <w:spacing w:after="0" w:line="240" w:lineRule="auto"/>
    </w:pPr>
  </w:style>
  <w:style w:type="paragraph" w:customStyle="1" w:styleId="RA-EXACT125">
    <w:name w:val="_RA-EXACT12.5"/>
    <w:basedOn w:val="Normal"/>
    <w:rsid w:val="004902E8"/>
    <w:pPr>
      <w:spacing w:after="0" w:line="250" w:lineRule="exact"/>
    </w:pPr>
    <w:rPr>
      <w:rFonts w:ascii="Arial" w:hAnsi="Arial" w:cs="Arial"/>
      <w:sz w:val="20"/>
      <w:szCs w:val="20"/>
      <w:lang w:val="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1687085">
      <w:bodyDiv w:val="1"/>
      <w:marLeft w:val="0"/>
      <w:marRight w:val="0"/>
      <w:marTop w:val="0"/>
      <w:marBottom w:val="0"/>
      <w:divBdr>
        <w:top w:val="none" w:sz="0" w:space="0" w:color="auto"/>
        <w:left w:val="none" w:sz="0" w:space="0" w:color="auto"/>
        <w:bottom w:val="none" w:sz="0" w:space="0" w:color="auto"/>
        <w:right w:val="none" w:sz="0" w:space="0" w:color="auto"/>
      </w:divBdr>
      <w:divsChild>
        <w:div w:id="9821517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6710148">
              <w:marLeft w:val="0"/>
              <w:marRight w:val="0"/>
              <w:marTop w:val="0"/>
              <w:marBottom w:val="0"/>
              <w:divBdr>
                <w:top w:val="none" w:sz="0" w:space="0" w:color="auto"/>
                <w:left w:val="none" w:sz="0" w:space="0" w:color="auto"/>
                <w:bottom w:val="none" w:sz="0" w:space="0" w:color="auto"/>
                <w:right w:val="none" w:sz="0" w:space="0" w:color="auto"/>
              </w:divBdr>
              <w:divsChild>
                <w:div w:id="645671354">
                  <w:marLeft w:val="0"/>
                  <w:marRight w:val="0"/>
                  <w:marTop w:val="0"/>
                  <w:marBottom w:val="0"/>
                  <w:divBdr>
                    <w:top w:val="none" w:sz="0" w:space="0" w:color="auto"/>
                    <w:left w:val="none" w:sz="0" w:space="0" w:color="auto"/>
                    <w:bottom w:val="none" w:sz="0" w:space="0" w:color="auto"/>
                    <w:right w:val="none" w:sz="0" w:space="0" w:color="auto"/>
                  </w:divBdr>
                  <w:divsChild>
                    <w:div w:id="32809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meulders@kuleuven.be" TargetMode="External"/><Relationship Id="rId13" Type="http://schemas.openxmlformats.org/officeDocument/2006/relationships/hyperlink" Target="https://doi.org/10.1016/j.brat.2014.04.0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paid.2019.05.06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rat.2019.103525" TargetMode="External"/><Relationship Id="rId5" Type="http://schemas.openxmlformats.org/officeDocument/2006/relationships/webSettings" Target="webSettings.xml"/><Relationship Id="rId15" Type="http://schemas.openxmlformats.org/officeDocument/2006/relationships/hyperlink" Target="https://doi.org/10.1016/j.jpain.2020.02.002" TargetMode="Externa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doi.org/10.1016/j.brat.2020.10363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Eveliina.Glogan\Desktop\Data\HM1_Data\Data\DATA\Questionnaire%20data\HM1_Exit_Questionnai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veliina.Glogan\Downloads\Force%20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xperimental!$X$58</c:f>
              <c:strCache>
                <c:ptCount val="1"/>
                <c:pt idx="0">
                  <c:v>Lowest resistance</c:v>
                </c:pt>
              </c:strCache>
            </c:strRef>
          </c:tx>
          <c:spPr>
            <a:solidFill>
              <a:schemeClr val="bg1">
                <a:lumMod val="75000"/>
              </a:schemeClr>
            </a:solidFill>
            <a:ln>
              <a:noFill/>
            </a:ln>
            <a:effectLst/>
          </c:spPr>
          <c:invertIfNegative val="0"/>
          <c:cat>
            <c:strRef>
              <c:f>Experimental!$Y$56:$AE$57</c:f>
              <c:strCache>
                <c:ptCount val="5"/>
                <c:pt idx="0">
                  <c:v>T1</c:v>
                </c:pt>
                <c:pt idx="1">
                  <c:v>T3</c:v>
                </c:pt>
                <c:pt idx="3">
                  <c:v>G1</c:v>
                </c:pt>
                <c:pt idx="4">
                  <c:v>G3</c:v>
                </c:pt>
              </c:strCache>
            </c:strRef>
          </c:cat>
          <c:val>
            <c:numRef>
              <c:f>Experimental!$Y$58:$AC$58</c:f>
              <c:numCache>
                <c:formatCode>General</c:formatCode>
                <c:ptCount val="5"/>
                <c:pt idx="0">
                  <c:v>53</c:v>
                </c:pt>
                <c:pt idx="1">
                  <c:v>10</c:v>
                </c:pt>
                <c:pt idx="3">
                  <c:v>50</c:v>
                </c:pt>
                <c:pt idx="4">
                  <c:v>11</c:v>
                </c:pt>
              </c:numCache>
            </c:numRef>
          </c:val>
          <c:extLst>
            <c:ext xmlns:c16="http://schemas.microsoft.com/office/drawing/2014/chart" uri="{C3380CC4-5D6E-409C-BE32-E72D297353CC}">
              <c16:uniqueId val="{00000000-7469-4A9A-BD22-A06BBFB4096D}"/>
            </c:ext>
          </c:extLst>
        </c:ser>
        <c:ser>
          <c:idx val="1"/>
          <c:order val="1"/>
          <c:tx>
            <c:strRef>
              <c:f>Experimental!$X$59</c:f>
              <c:strCache>
                <c:ptCount val="1"/>
                <c:pt idx="0">
                  <c:v>Strongest resistance </c:v>
                </c:pt>
              </c:strCache>
            </c:strRef>
          </c:tx>
          <c:spPr>
            <a:solidFill>
              <a:schemeClr val="tx1"/>
            </a:solidFill>
            <a:ln>
              <a:noFill/>
            </a:ln>
            <a:effectLst/>
          </c:spPr>
          <c:invertIfNegative val="0"/>
          <c:cat>
            <c:strRef>
              <c:f>Experimental!$Y$56:$AE$57</c:f>
              <c:strCache>
                <c:ptCount val="5"/>
                <c:pt idx="0">
                  <c:v>T1</c:v>
                </c:pt>
                <c:pt idx="1">
                  <c:v>T3</c:v>
                </c:pt>
                <c:pt idx="3">
                  <c:v>G1</c:v>
                </c:pt>
                <c:pt idx="4">
                  <c:v>G3</c:v>
                </c:pt>
              </c:strCache>
            </c:strRef>
          </c:cat>
          <c:val>
            <c:numRef>
              <c:f>Experimental!$Y$59:$AC$59</c:f>
              <c:numCache>
                <c:formatCode>General</c:formatCode>
                <c:ptCount val="5"/>
                <c:pt idx="0">
                  <c:v>8</c:v>
                </c:pt>
                <c:pt idx="1">
                  <c:v>53</c:v>
                </c:pt>
                <c:pt idx="3">
                  <c:v>10</c:v>
                </c:pt>
                <c:pt idx="4">
                  <c:v>51</c:v>
                </c:pt>
              </c:numCache>
            </c:numRef>
          </c:val>
          <c:extLst>
            <c:ext xmlns:c16="http://schemas.microsoft.com/office/drawing/2014/chart" uri="{C3380CC4-5D6E-409C-BE32-E72D297353CC}">
              <c16:uniqueId val="{00000001-7469-4A9A-BD22-A06BBFB4096D}"/>
            </c:ext>
          </c:extLst>
        </c:ser>
        <c:ser>
          <c:idx val="2"/>
          <c:order val="2"/>
          <c:tx>
            <c:strRef>
              <c:f>Experimental!$X$60</c:f>
              <c:strCache>
                <c:ptCount val="1"/>
              </c:strCache>
            </c:strRef>
          </c:tx>
          <c:spPr>
            <a:solidFill>
              <a:schemeClr val="tx1"/>
            </a:solidFill>
            <a:ln>
              <a:noFill/>
            </a:ln>
            <a:effectLst/>
          </c:spPr>
          <c:invertIfNegative val="0"/>
          <c:cat>
            <c:strRef>
              <c:f>Experimental!$Y$56:$AE$57</c:f>
              <c:strCache>
                <c:ptCount val="5"/>
                <c:pt idx="0">
                  <c:v>T1</c:v>
                </c:pt>
                <c:pt idx="1">
                  <c:v>T3</c:v>
                </c:pt>
                <c:pt idx="3">
                  <c:v>G1</c:v>
                </c:pt>
                <c:pt idx="4">
                  <c:v>G3</c:v>
                </c:pt>
              </c:strCache>
            </c:strRef>
          </c:cat>
          <c:val>
            <c:numRef>
              <c:f>Experimental!$Y$60:$AC$60</c:f>
              <c:numCache>
                <c:formatCode>General</c:formatCode>
                <c:ptCount val="5"/>
              </c:numCache>
            </c:numRef>
          </c:val>
          <c:extLst>
            <c:ext xmlns:c16="http://schemas.microsoft.com/office/drawing/2014/chart" uri="{C3380CC4-5D6E-409C-BE32-E72D297353CC}">
              <c16:uniqueId val="{00000002-7469-4A9A-BD22-A06BBFB4096D}"/>
            </c:ext>
          </c:extLst>
        </c:ser>
        <c:ser>
          <c:idx val="3"/>
          <c:order val="3"/>
          <c:tx>
            <c:strRef>
              <c:f>Experimental!$X$61</c:f>
              <c:strCache>
                <c:ptCount val="1"/>
              </c:strCache>
            </c:strRef>
          </c:tx>
          <c:spPr>
            <a:solidFill>
              <a:schemeClr val="bg1"/>
            </a:solidFill>
            <a:ln>
              <a:solidFill>
                <a:schemeClr val="tx1"/>
              </a:solidFill>
            </a:ln>
            <a:effectLst/>
          </c:spPr>
          <c:invertIfNegative val="0"/>
          <c:cat>
            <c:strRef>
              <c:f>Experimental!$Y$56:$AE$57</c:f>
              <c:strCache>
                <c:ptCount val="5"/>
                <c:pt idx="0">
                  <c:v>T1</c:v>
                </c:pt>
                <c:pt idx="1">
                  <c:v>T3</c:v>
                </c:pt>
                <c:pt idx="3">
                  <c:v>G1</c:v>
                </c:pt>
                <c:pt idx="4">
                  <c:v>G3</c:v>
                </c:pt>
              </c:strCache>
            </c:strRef>
          </c:cat>
          <c:val>
            <c:numRef>
              <c:f>Experimental!$Y$61:$AC$61</c:f>
              <c:numCache>
                <c:formatCode>General</c:formatCode>
                <c:ptCount val="5"/>
              </c:numCache>
            </c:numRef>
          </c:val>
          <c:extLst>
            <c:ext xmlns:c16="http://schemas.microsoft.com/office/drawing/2014/chart" uri="{C3380CC4-5D6E-409C-BE32-E72D297353CC}">
              <c16:uniqueId val="{00000003-7469-4A9A-BD22-A06BBFB4096D}"/>
            </c:ext>
          </c:extLst>
        </c:ser>
        <c:dLbls>
          <c:showLegendKey val="0"/>
          <c:showVal val="0"/>
          <c:showCatName val="0"/>
          <c:showSerName val="0"/>
          <c:showPercent val="0"/>
          <c:showBubbleSize val="0"/>
        </c:dLbls>
        <c:gapWidth val="199"/>
        <c:axId val="-2112186056"/>
        <c:axId val="-2134832984"/>
      </c:barChart>
      <c:catAx>
        <c:axId val="-2112186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mn-lt"/>
                <a:ea typeface="+mn-ea"/>
                <a:cs typeface="+mn-cs"/>
              </a:defRPr>
            </a:pPr>
            <a:endParaRPr lang="en-US"/>
          </a:p>
        </c:txPr>
        <c:crossAx val="-2134832984"/>
        <c:crosses val="autoZero"/>
        <c:auto val="1"/>
        <c:lblAlgn val="ctr"/>
        <c:lblOffset val="100"/>
        <c:noMultiLvlLbl val="0"/>
      </c:catAx>
      <c:valAx>
        <c:axId val="-2134832984"/>
        <c:scaling>
          <c:orientation val="minMax"/>
          <c:max val="64"/>
          <c:min val="0"/>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a:solidFill>
                      <a:schemeClr val="tx1"/>
                    </a:solidFill>
                  </a:rPr>
                  <a:t>total</a:t>
                </a:r>
                <a:r>
                  <a:rPr lang="en-US" baseline="0">
                    <a:solidFill>
                      <a:schemeClr val="tx1"/>
                    </a:solidFill>
                  </a:rPr>
                  <a:t> tested </a:t>
                </a:r>
                <a:r>
                  <a:rPr lang="en-US">
                    <a:solidFill>
                      <a:schemeClr val="tx1"/>
                    </a:solidFill>
                  </a:rPr>
                  <a:t>participant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12186056"/>
        <c:crosses val="autoZero"/>
        <c:crossBetween val="between"/>
        <c:majorUnit val="4"/>
      </c:valAx>
      <c:spPr>
        <a:noFill/>
        <a:ln>
          <a:noFill/>
        </a:ln>
        <a:effectLst/>
      </c:spPr>
    </c:plotArea>
    <c:legend>
      <c:legendPos val="t"/>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3!$K$1</c:f>
              <c:strCache>
                <c:ptCount val="1"/>
                <c:pt idx="0">
                  <c:v>Fx+y</c:v>
                </c:pt>
              </c:strCache>
            </c:strRef>
          </c:tx>
          <c:spPr>
            <a:ln w="19050" cap="rnd">
              <a:noFill/>
              <a:round/>
            </a:ln>
            <a:effectLst/>
          </c:spPr>
          <c:marker>
            <c:symbol val="circle"/>
            <c:size val="5"/>
            <c:spPr>
              <a:solidFill>
                <a:schemeClr val="tx1"/>
              </a:solidFill>
              <a:ln w="9525">
                <a:noFill/>
              </a:ln>
              <a:effectLst/>
            </c:spPr>
          </c:marker>
          <c:xVal>
            <c:numRef>
              <c:f>Sheet3!$E$2:$E$329</c:f>
              <c:numCache>
                <c:formatCode>General</c:formatCode>
                <c:ptCount val="32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1.00000000000655E-5</c:v>
                </c:pt>
                <c:pt idx="64">
                  <c:v>-6.0000000000393099E-5</c:v>
                </c:pt>
                <c:pt idx="65">
                  <c:v>-9.00000000001456E-5</c:v>
                </c:pt>
                <c:pt idx="66">
                  <c:v>-1.20000000000342E-4</c:v>
                </c:pt>
                <c:pt idx="67">
                  <c:v>-1.5000000000009499E-4</c:v>
                </c:pt>
                <c:pt idx="68">
                  <c:v>-9.00000000001456E-5</c:v>
                </c:pt>
                <c:pt idx="69">
                  <c:v>1.0699999999999E-3</c:v>
                </c:pt>
                <c:pt idx="70">
                  <c:v>3.3299999999996102E-3</c:v>
                </c:pt>
                <c:pt idx="71">
                  <c:v>7.4899999999997798E-3</c:v>
                </c:pt>
                <c:pt idx="72">
                  <c:v>1.3999999999999801E-2</c:v>
                </c:pt>
                <c:pt idx="73">
                  <c:v>2.2499999999999999E-2</c:v>
                </c:pt>
                <c:pt idx="74">
                  <c:v>4.7769999999999903E-2</c:v>
                </c:pt>
                <c:pt idx="75">
                  <c:v>6.3959999999999795E-2</c:v>
                </c:pt>
                <c:pt idx="76">
                  <c:v>8.3259999999999904E-2</c:v>
                </c:pt>
                <c:pt idx="77">
                  <c:v>0.10448</c:v>
                </c:pt>
                <c:pt idx="78">
                  <c:v>0.12869</c:v>
                </c:pt>
                <c:pt idx="79">
                  <c:v>0.18182999999999999</c:v>
                </c:pt>
                <c:pt idx="80">
                  <c:v>0.20931</c:v>
                </c:pt>
                <c:pt idx="81">
                  <c:v>0.23902999999999999</c:v>
                </c:pt>
                <c:pt idx="82">
                  <c:v>0.26989000000000002</c:v>
                </c:pt>
                <c:pt idx="83">
                  <c:v>0.30280000000000001</c:v>
                </c:pt>
                <c:pt idx="84">
                  <c:v>0.37215999999999999</c:v>
                </c:pt>
                <c:pt idx="85">
                  <c:v>0.40554000000000001</c:v>
                </c:pt>
                <c:pt idx="86">
                  <c:v>0.43641999999999997</c:v>
                </c:pt>
                <c:pt idx="87">
                  <c:v>0.49306</c:v>
                </c:pt>
                <c:pt idx="88">
                  <c:v>0.49306</c:v>
                </c:pt>
                <c:pt idx="89">
                  <c:v>0.54774999999999996</c:v>
                </c:pt>
                <c:pt idx="90">
                  <c:v>0.57618999999999998</c:v>
                </c:pt>
                <c:pt idx="91">
                  <c:v>0.60228999999999999</c:v>
                </c:pt>
                <c:pt idx="92">
                  <c:v>0.65646000000000004</c:v>
                </c:pt>
                <c:pt idx="93">
                  <c:v>0.65646000000000004</c:v>
                </c:pt>
                <c:pt idx="94">
                  <c:v>0.71245000000000003</c:v>
                </c:pt>
                <c:pt idx="95">
                  <c:v>0.74292000000000002</c:v>
                </c:pt>
                <c:pt idx="96">
                  <c:v>0.77395999999999998</c:v>
                </c:pt>
                <c:pt idx="97">
                  <c:v>0.84182000000000001</c:v>
                </c:pt>
                <c:pt idx="98">
                  <c:v>0.84182000000000001</c:v>
                </c:pt>
                <c:pt idx="99">
                  <c:v>0.91581999999999997</c:v>
                </c:pt>
                <c:pt idx="100">
                  <c:v>0.98907999999999996</c:v>
                </c:pt>
                <c:pt idx="101">
                  <c:v>0.98907999999999996</c:v>
                </c:pt>
                <c:pt idx="102">
                  <c:v>1.06555</c:v>
                </c:pt>
                <c:pt idx="103">
                  <c:v>1.06555</c:v>
                </c:pt>
                <c:pt idx="104">
                  <c:v>1.1410100000000001</c:v>
                </c:pt>
                <c:pt idx="105">
                  <c:v>1.1805099999999999</c:v>
                </c:pt>
                <c:pt idx="106">
                  <c:v>1.2195100000000001</c:v>
                </c:pt>
                <c:pt idx="107">
                  <c:v>1.3009500000000001</c:v>
                </c:pt>
                <c:pt idx="108">
                  <c:v>1.3009500000000001</c:v>
                </c:pt>
                <c:pt idx="109">
                  <c:v>1.38537</c:v>
                </c:pt>
                <c:pt idx="110">
                  <c:v>1.4295100000000001</c:v>
                </c:pt>
                <c:pt idx="111">
                  <c:v>1.4720999999999991</c:v>
                </c:pt>
                <c:pt idx="112">
                  <c:v>1.5641499999999999</c:v>
                </c:pt>
                <c:pt idx="113">
                  <c:v>1.5641499999999999</c:v>
                </c:pt>
                <c:pt idx="114">
                  <c:v>1.66065</c:v>
                </c:pt>
                <c:pt idx="115">
                  <c:v>1.70381</c:v>
                </c:pt>
                <c:pt idx="116">
                  <c:v>1.7494400000000001</c:v>
                </c:pt>
                <c:pt idx="117">
                  <c:v>1.8398699999999999</c:v>
                </c:pt>
                <c:pt idx="118">
                  <c:v>1.8398699999999999</c:v>
                </c:pt>
                <c:pt idx="119">
                  <c:v>1.92642</c:v>
                </c:pt>
                <c:pt idx="120">
                  <c:v>1.9649550099999999</c:v>
                </c:pt>
                <c:pt idx="121">
                  <c:v>2.0033129999999999</c:v>
                </c:pt>
                <c:pt idx="122">
                  <c:v>2.0778349999999999</c:v>
                </c:pt>
                <c:pt idx="123">
                  <c:v>2.0778349999999999</c:v>
                </c:pt>
                <c:pt idx="124">
                  <c:v>2.1423239999999999</c:v>
                </c:pt>
                <c:pt idx="125">
                  <c:v>2.1733099999999999</c:v>
                </c:pt>
                <c:pt idx="126">
                  <c:v>2.2017199999999999</c:v>
                </c:pt>
                <c:pt idx="127">
                  <c:v>2.25522</c:v>
                </c:pt>
                <c:pt idx="128">
                  <c:v>2.25522</c:v>
                </c:pt>
                <c:pt idx="129">
                  <c:v>2.301349999999998</c:v>
                </c:pt>
                <c:pt idx="130">
                  <c:v>2.3226799999999979</c:v>
                </c:pt>
                <c:pt idx="131">
                  <c:v>2.3431799999999998</c:v>
                </c:pt>
                <c:pt idx="132">
                  <c:v>2.3812099999999981</c:v>
                </c:pt>
                <c:pt idx="133">
                  <c:v>2.3812099999999981</c:v>
                </c:pt>
                <c:pt idx="134">
                  <c:v>2.4140499999999978</c:v>
                </c:pt>
                <c:pt idx="135">
                  <c:v>2.4278900000000001</c:v>
                </c:pt>
                <c:pt idx="136">
                  <c:v>2.4417099999999992</c:v>
                </c:pt>
                <c:pt idx="137">
                  <c:v>2.46875</c:v>
                </c:pt>
                <c:pt idx="138">
                  <c:v>2.46875</c:v>
                </c:pt>
                <c:pt idx="139">
                  <c:v>2.4951999999999992</c:v>
                </c:pt>
                <c:pt idx="140">
                  <c:v>2.508659999999999</c:v>
                </c:pt>
                <c:pt idx="141">
                  <c:v>2.522679999999998</c:v>
                </c:pt>
                <c:pt idx="142">
                  <c:v>2.5535000000000001</c:v>
                </c:pt>
                <c:pt idx="143">
                  <c:v>2.5535000000000001</c:v>
                </c:pt>
                <c:pt idx="144">
                  <c:v>2.589049999999999</c:v>
                </c:pt>
                <c:pt idx="145">
                  <c:v>2.6066799999999981</c:v>
                </c:pt>
                <c:pt idx="146">
                  <c:v>2.6269900000000002</c:v>
                </c:pt>
                <c:pt idx="147">
                  <c:v>2.675059999999998</c:v>
                </c:pt>
                <c:pt idx="148">
                  <c:v>2.675059999999998</c:v>
                </c:pt>
                <c:pt idx="149">
                  <c:v>2.7260799999999992</c:v>
                </c:pt>
                <c:pt idx="150">
                  <c:v>2.7535599999999998</c:v>
                </c:pt>
                <c:pt idx="151">
                  <c:v>2.7819799999999999</c:v>
                </c:pt>
                <c:pt idx="152">
                  <c:v>2.841889999999998</c:v>
                </c:pt>
                <c:pt idx="153">
                  <c:v>2.841889999999998</c:v>
                </c:pt>
                <c:pt idx="154">
                  <c:v>2.903449999999999</c:v>
                </c:pt>
                <c:pt idx="155">
                  <c:v>2.9359399999999991</c:v>
                </c:pt>
                <c:pt idx="156">
                  <c:v>2.9678900000000001</c:v>
                </c:pt>
                <c:pt idx="157">
                  <c:v>3.0331299999999999</c:v>
                </c:pt>
                <c:pt idx="158">
                  <c:v>3.0331299999999999</c:v>
                </c:pt>
                <c:pt idx="159">
                  <c:v>3.098659999999998</c:v>
                </c:pt>
                <c:pt idx="160">
                  <c:v>3.1291699999999998</c:v>
                </c:pt>
                <c:pt idx="161">
                  <c:v>3.1602299999999999</c:v>
                </c:pt>
                <c:pt idx="162">
                  <c:v>3.2212299999999998</c:v>
                </c:pt>
                <c:pt idx="163">
                  <c:v>3.2212299999999998</c:v>
                </c:pt>
                <c:pt idx="164">
                  <c:v>3.2774200000000002</c:v>
                </c:pt>
                <c:pt idx="165">
                  <c:v>3.3054000000000001</c:v>
                </c:pt>
                <c:pt idx="166">
                  <c:v>3.3298499999999982</c:v>
                </c:pt>
                <c:pt idx="167">
                  <c:v>3.3768499999999979</c:v>
                </c:pt>
                <c:pt idx="168">
                  <c:v>3.3768499999999979</c:v>
                </c:pt>
                <c:pt idx="169">
                  <c:v>3.4158599999999981</c:v>
                </c:pt>
                <c:pt idx="170">
                  <c:v>3.4332500000000001</c:v>
                </c:pt>
                <c:pt idx="171">
                  <c:v>3.448809999999999</c:v>
                </c:pt>
                <c:pt idx="172">
                  <c:v>3.4766899999999978</c:v>
                </c:pt>
                <c:pt idx="173">
                  <c:v>3.4766899999999978</c:v>
                </c:pt>
                <c:pt idx="174">
                  <c:v>3.4998100000000001</c:v>
                </c:pt>
                <c:pt idx="175">
                  <c:v>3.510489999999999</c:v>
                </c:pt>
                <c:pt idx="176">
                  <c:v>3.5207099999999998</c:v>
                </c:pt>
                <c:pt idx="177">
                  <c:v>3.5433599999999998</c:v>
                </c:pt>
                <c:pt idx="178">
                  <c:v>3.5433599999999998</c:v>
                </c:pt>
                <c:pt idx="179">
                  <c:v>3.571559999999999</c:v>
                </c:pt>
                <c:pt idx="180">
                  <c:v>3.5865300000000002</c:v>
                </c:pt>
                <c:pt idx="181">
                  <c:v>3.6030499999999992</c:v>
                </c:pt>
                <c:pt idx="182">
                  <c:v>3.6401400000000002</c:v>
                </c:pt>
                <c:pt idx="183">
                  <c:v>3.6401400000000002</c:v>
                </c:pt>
                <c:pt idx="184">
                  <c:v>3.6810200000000002</c:v>
                </c:pt>
                <c:pt idx="185">
                  <c:v>3.6998299999999991</c:v>
                </c:pt>
                <c:pt idx="186">
                  <c:v>3.7179899999999999</c:v>
                </c:pt>
                <c:pt idx="187">
                  <c:v>3.7483599999999999</c:v>
                </c:pt>
                <c:pt idx="188">
                  <c:v>3.7483599999999999</c:v>
                </c:pt>
                <c:pt idx="189">
                  <c:v>3.7675200000000002</c:v>
                </c:pt>
                <c:pt idx="190">
                  <c:v>3.7724399999999991</c:v>
                </c:pt>
                <c:pt idx="191">
                  <c:v>3.7752699999999981</c:v>
                </c:pt>
                <c:pt idx="192">
                  <c:v>3.7783799999999998</c:v>
                </c:pt>
                <c:pt idx="193">
                  <c:v>3.7783799999999998</c:v>
                </c:pt>
                <c:pt idx="194">
                  <c:v>3.7793000000000001</c:v>
                </c:pt>
                <c:pt idx="195">
                  <c:v>3.7794299999999992</c:v>
                </c:pt>
                <c:pt idx="196">
                  <c:v>3.77949</c:v>
                </c:pt>
                <c:pt idx="197">
                  <c:v>3.7795100000000001</c:v>
                </c:pt>
                <c:pt idx="198">
                  <c:v>3.7795100000000001</c:v>
                </c:pt>
                <c:pt idx="199">
                  <c:v>3.77942</c:v>
                </c:pt>
                <c:pt idx="200">
                  <c:v>3.7793700000000001</c:v>
                </c:pt>
                <c:pt idx="201">
                  <c:v>3.7793100000000002</c:v>
                </c:pt>
                <c:pt idx="202">
                  <c:v>3.7789999999999999</c:v>
                </c:pt>
                <c:pt idx="203">
                  <c:v>3.7789999999999999</c:v>
                </c:pt>
                <c:pt idx="204">
                  <c:v>3.7778</c:v>
                </c:pt>
                <c:pt idx="205">
                  <c:v>3.7769599999999981</c:v>
                </c:pt>
                <c:pt idx="206">
                  <c:v>3.7759200000000002</c:v>
                </c:pt>
                <c:pt idx="207">
                  <c:v>3.772559999999999</c:v>
                </c:pt>
                <c:pt idx="208">
                  <c:v>3.772559999999999</c:v>
                </c:pt>
                <c:pt idx="209">
                  <c:v>3.7664900000000001</c:v>
                </c:pt>
                <c:pt idx="210">
                  <c:v>3.7625500000000001</c:v>
                </c:pt>
                <c:pt idx="211">
                  <c:v>3.7578999999999998</c:v>
                </c:pt>
                <c:pt idx="212">
                  <c:v>3.7473299999999998</c:v>
                </c:pt>
                <c:pt idx="213">
                  <c:v>3.7473299999999998</c:v>
                </c:pt>
                <c:pt idx="214">
                  <c:v>3.73278</c:v>
                </c:pt>
                <c:pt idx="215">
                  <c:v>3.7237100000000001</c:v>
                </c:pt>
                <c:pt idx="216">
                  <c:v>3.7132900000000002</c:v>
                </c:pt>
                <c:pt idx="217">
                  <c:v>3.6901099999999998</c:v>
                </c:pt>
                <c:pt idx="218">
                  <c:v>3.6901099999999998</c:v>
                </c:pt>
                <c:pt idx="219">
                  <c:v>3.6641599999999999</c:v>
                </c:pt>
                <c:pt idx="220">
                  <c:v>3.6500300000000001</c:v>
                </c:pt>
                <c:pt idx="221">
                  <c:v>3.6352399999999991</c:v>
                </c:pt>
                <c:pt idx="222">
                  <c:v>3.6036199999999998</c:v>
                </c:pt>
                <c:pt idx="223">
                  <c:v>3.6036199999999998</c:v>
                </c:pt>
                <c:pt idx="224">
                  <c:v>3.5703900000000002</c:v>
                </c:pt>
                <c:pt idx="225">
                  <c:v>3.552369999999998</c:v>
                </c:pt>
                <c:pt idx="226">
                  <c:v>3.5348600000000001</c:v>
                </c:pt>
                <c:pt idx="227">
                  <c:v>3.49594</c:v>
                </c:pt>
                <c:pt idx="228">
                  <c:v>3.4583199999999992</c:v>
                </c:pt>
                <c:pt idx="229">
                  <c:v>3.4583199999999992</c:v>
                </c:pt>
                <c:pt idx="230">
                  <c:v>3.4186299999999981</c:v>
                </c:pt>
                <c:pt idx="231">
                  <c:v>3.4186299999999981</c:v>
                </c:pt>
                <c:pt idx="232">
                  <c:v>3.3773099999999991</c:v>
                </c:pt>
                <c:pt idx="233">
                  <c:v>3.3773099999999991</c:v>
                </c:pt>
                <c:pt idx="234">
                  <c:v>3.3368999999999982</c:v>
                </c:pt>
                <c:pt idx="235">
                  <c:v>3.3155700000000001</c:v>
                </c:pt>
                <c:pt idx="236">
                  <c:v>3.29481</c:v>
                </c:pt>
                <c:pt idx="237">
                  <c:v>3.2517699999999992</c:v>
                </c:pt>
                <c:pt idx="238">
                  <c:v>3.2517699999999992</c:v>
                </c:pt>
                <c:pt idx="239">
                  <c:v>3.2085599999999999</c:v>
                </c:pt>
                <c:pt idx="240">
                  <c:v>3.1882000000000001</c:v>
                </c:pt>
                <c:pt idx="241">
                  <c:v>3.1655799999999998</c:v>
                </c:pt>
                <c:pt idx="242">
                  <c:v>3.1195699999999991</c:v>
                </c:pt>
                <c:pt idx="243">
                  <c:v>3.1195699999999991</c:v>
                </c:pt>
                <c:pt idx="244">
                  <c:v>3.07409</c:v>
                </c:pt>
                <c:pt idx="245">
                  <c:v>3.0278999999999998</c:v>
                </c:pt>
                <c:pt idx="246">
                  <c:v>3.0278999999999998</c:v>
                </c:pt>
                <c:pt idx="247">
                  <c:v>2.979429999999998</c:v>
                </c:pt>
                <c:pt idx="248">
                  <c:v>2.979429999999998</c:v>
                </c:pt>
                <c:pt idx="249">
                  <c:v>2.93161</c:v>
                </c:pt>
                <c:pt idx="250">
                  <c:v>2.9073600000000002</c:v>
                </c:pt>
                <c:pt idx="251">
                  <c:v>2.8829099999999981</c:v>
                </c:pt>
                <c:pt idx="252">
                  <c:v>2.831919999999998</c:v>
                </c:pt>
                <c:pt idx="253">
                  <c:v>2.831919999999998</c:v>
                </c:pt>
                <c:pt idx="254">
                  <c:v>2.7823099</c:v>
                </c:pt>
                <c:pt idx="255">
                  <c:v>2.7559699999999991</c:v>
                </c:pt>
                <c:pt idx="256">
                  <c:v>2.7300800000000001</c:v>
                </c:pt>
                <c:pt idx="257">
                  <c:v>2.6754999999999991</c:v>
                </c:pt>
                <c:pt idx="258">
                  <c:v>2.6754999999999991</c:v>
                </c:pt>
                <c:pt idx="259">
                  <c:v>2.6219000000000001</c:v>
                </c:pt>
                <c:pt idx="260">
                  <c:v>2.5935299999999999</c:v>
                </c:pt>
                <c:pt idx="261">
                  <c:v>2.56595</c:v>
                </c:pt>
                <c:pt idx="262">
                  <c:v>2.5101100000000001</c:v>
                </c:pt>
                <c:pt idx="263">
                  <c:v>2.5101100000000001</c:v>
                </c:pt>
                <c:pt idx="264">
                  <c:v>2.4533100000000001</c:v>
                </c:pt>
                <c:pt idx="265">
                  <c:v>2.4256599999999979</c:v>
                </c:pt>
                <c:pt idx="266">
                  <c:v>2.3988099999999979</c:v>
                </c:pt>
                <c:pt idx="267">
                  <c:v>2.341429999999999</c:v>
                </c:pt>
                <c:pt idx="268">
                  <c:v>2.341429999999999</c:v>
                </c:pt>
                <c:pt idx="269">
                  <c:v>2.2852899999999998</c:v>
                </c:pt>
                <c:pt idx="270">
                  <c:v>2.256149999999999</c:v>
                </c:pt>
                <c:pt idx="271">
                  <c:v>2.2285400000000002</c:v>
                </c:pt>
                <c:pt idx="272">
                  <c:v>2.1695799999999998</c:v>
                </c:pt>
                <c:pt idx="273">
                  <c:v>2.1695799999999998</c:v>
                </c:pt>
                <c:pt idx="274">
                  <c:v>2.112792999999999</c:v>
                </c:pt>
                <c:pt idx="275">
                  <c:v>2.0828629999999979</c:v>
                </c:pt>
                <c:pt idx="276">
                  <c:v>2.0536666000000001</c:v>
                </c:pt>
                <c:pt idx="277">
                  <c:v>1.9930190000000001</c:v>
                </c:pt>
                <c:pt idx="278">
                  <c:v>1.9930190000000001</c:v>
                </c:pt>
                <c:pt idx="279">
                  <c:v>1.93449</c:v>
                </c:pt>
                <c:pt idx="280">
                  <c:v>1.9028499999999999</c:v>
                </c:pt>
                <c:pt idx="281">
                  <c:v>1.8738399999999991</c:v>
                </c:pt>
                <c:pt idx="282">
                  <c:v>1.811709999999999</c:v>
                </c:pt>
                <c:pt idx="283">
                  <c:v>1.811709999999999</c:v>
                </c:pt>
                <c:pt idx="284">
                  <c:v>1.75206</c:v>
                </c:pt>
                <c:pt idx="285">
                  <c:v>1.72167</c:v>
                </c:pt>
                <c:pt idx="286">
                  <c:v>1.6903699999999999</c:v>
                </c:pt>
                <c:pt idx="287">
                  <c:v>1.62863</c:v>
                </c:pt>
                <c:pt idx="288">
                  <c:v>1.62863</c:v>
                </c:pt>
                <c:pt idx="289">
                  <c:v>1.567809999999999</c:v>
                </c:pt>
                <c:pt idx="290">
                  <c:v>1.53745</c:v>
                </c:pt>
                <c:pt idx="291">
                  <c:v>1.5061800000000001</c:v>
                </c:pt>
                <c:pt idx="292">
                  <c:v>1.44465</c:v>
                </c:pt>
                <c:pt idx="293">
                  <c:v>1.44465</c:v>
                </c:pt>
                <c:pt idx="294">
                  <c:v>1.38426</c:v>
                </c:pt>
                <c:pt idx="295">
                  <c:v>1.35327</c:v>
                </c:pt>
                <c:pt idx="296">
                  <c:v>1.32334</c:v>
                </c:pt>
                <c:pt idx="297">
                  <c:v>1.2619100000000001</c:v>
                </c:pt>
                <c:pt idx="298">
                  <c:v>1.2619100000000001</c:v>
                </c:pt>
                <c:pt idx="299">
                  <c:v>1.20225</c:v>
                </c:pt>
                <c:pt idx="300">
                  <c:v>1.1714100000000001</c:v>
                </c:pt>
                <c:pt idx="301">
                  <c:v>1.14141</c:v>
                </c:pt>
                <c:pt idx="302">
                  <c:v>1.08049</c:v>
                </c:pt>
                <c:pt idx="303">
                  <c:v>1.08049</c:v>
                </c:pt>
                <c:pt idx="304">
                  <c:v>1.0205900000000001</c:v>
                </c:pt>
                <c:pt idx="305">
                  <c:v>0.99165000000000003</c:v>
                </c:pt>
                <c:pt idx="306">
                  <c:v>0.96094000000000002</c:v>
                </c:pt>
                <c:pt idx="307">
                  <c:v>0.90047999999999995</c:v>
                </c:pt>
                <c:pt idx="308">
                  <c:v>0.90047999999999995</c:v>
                </c:pt>
                <c:pt idx="309">
                  <c:v>0.84123000000000003</c:v>
                </c:pt>
                <c:pt idx="310">
                  <c:v>0.81072999999999995</c:v>
                </c:pt>
                <c:pt idx="311">
                  <c:v>0.78117000000000003</c:v>
                </c:pt>
                <c:pt idx="312">
                  <c:v>0.72162000000000004</c:v>
                </c:pt>
                <c:pt idx="313">
                  <c:v>0.72162000000000004</c:v>
                </c:pt>
                <c:pt idx="314">
                  <c:v>0.66344999999999998</c:v>
                </c:pt>
                <c:pt idx="315">
                  <c:v>0.63388999999999995</c:v>
                </c:pt>
                <c:pt idx="316">
                  <c:v>0.60550000000000004</c:v>
                </c:pt>
                <c:pt idx="317">
                  <c:v>0.54906999999999995</c:v>
                </c:pt>
                <c:pt idx="318">
                  <c:v>0.54906999999999995</c:v>
                </c:pt>
                <c:pt idx="319">
                  <c:v>0.49546000000000001</c:v>
                </c:pt>
                <c:pt idx="320">
                  <c:v>0.46865000000000001</c:v>
                </c:pt>
                <c:pt idx="321">
                  <c:v>0.44331999999999999</c:v>
                </c:pt>
                <c:pt idx="322">
                  <c:v>0.39441999999999999</c:v>
                </c:pt>
                <c:pt idx="323">
                  <c:v>0.39441999999999999</c:v>
                </c:pt>
                <c:pt idx="324">
                  <c:v>0.35009000000000001</c:v>
                </c:pt>
                <c:pt idx="325">
                  <c:v>0.32841999999999999</c:v>
                </c:pt>
                <c:pt idx="326">
                  <c:v>0.30989</c:v>
                </c:pt>
                <c:pt idx="327">
                  <c:v>0.27494000000000002</c:v>
                </c:pt>
              </c:numCache>
            </c:numRef>
          </c:xVal>
          <c:yVal>
            <c:numRef>
              <c:f>Sheet3!$K$2:$K$329</c:f>
              <c:numCache>
                <c:formatCode>General</c:formatCode>
                <c:ptCount val="328"/>
                <c:pt idx="0">
                  <c:v>3.2403519376759102E-2</c:v>
                </c:pt>
                <c:pt idx="1">
                  <c:v>1.6578439952239201E-2</c:v>
                </c:pt>
                <c:pt idx="2">
                  <c:v>6.5580251330411999E-3</c:v>
                </c:pt>
                <c:pt idx="3">
                  <c:v>1.2601954548799201E-2</c:v>
                </c:pt>
                <c:pt idx="4">
                  <c:v>1.5891461538826399E-2</c:v>
                </c:pt>
                <c:pt idx="5">
                  <c:v>5.6325520903050701E-2</c:v>
                </c:pt>
                <c:pt idx="6">
                  <c:v>7.0663940299773798E-2</c:v>
                </c:pt>
                <c:pt idx="7">
                  <c:v>2.88418430043921E-2</c:v>
                </c:pt>
                <c:pt idx="8">
                  <c:v>4.8076631017574402E-2</c:v>
                </c:pt>
                <c:pt idx="9">
                  <c:v>4.2388857117053799E-2</c:v>
                </c:pt>
                <c:pt idx="10">
                  <c:v>2.67443742839499E-2</c:v>
                </c:pt>
                <c:pt idx="11">
                  <c:v>4.6952199746124801E-2</c:v>
                </c:pt>
                <c:pt idx="12">
                  <c:v>3.6302106013288003E-2</c:v>
                </c:pt>
                <c:pt idx="13">
                  <c:v>2.6732368389089701E-2</c:v>
                </c:pt>
                <c:pt idx="14">
                  <c:v>6.8351595775080496E-3</c:v>
                </c:pt>
                <c:pt idx="15">
                  <c:v>2.77091581279547E-2</c:v>
                </c:pt>
                <c:pt idx="16">
                  <c:v>1.1164806513773501E-2</c:v>
                </c:pt>
                <c:pt idx="17">
                  <c:v>2.8056214748251401E-2</c:v>
                </c:pt>
                <c:pt idx="18">
                  <c:v>2.1101986963034999E-2</c:v>
                </c:pt>
                <c:pt idx="19">
                  <c:v>1.49341446745369E-2</c:v>
                </c:pt>
                <c:pt idx="20">
                  <c:v>1.4934446874256799E-2</c:v>
                </c:pt>
                <c:pt idx="21">
                  <c:v>2.2445721240361202E-2</c:v>
                </c:pt>
                <c:pt idx="22">
                  <c:v>3.8026279610290599E-2</c:v>
                </c:pt>
                <c:pt idx="23">
                  <c:v>1.2295493249154301E-2</c:v>
                </c:pt>
                <c:pt idx="24">
                  <c:v>2.6714815560658502E-2</c:v>
                </c:pt>
                <c:pt idx="25">
                  <c:v>2.3131744638267102E-2</c:v>
                </c:pt>
                <c:pt idx="26">
                  <c:v>6.7261477236230799E-3</c:v>
                </c:pt>
                <c:pt idx="27">
                  <c:v>1.23004271165679E-2</c:v>
                </c:pt>
                <c:pt idx="28">
                  <c:v>8.2908827618052797E-3</c:v>
                </c:pt>
                <c:pt idx="29">
                  <c:v>1.58247366486776E-2</c:v>
                </c:pt>
                <c:pt idx="30">
                  <c:v>3.4064628461352699E-2</c:v>
                </c:pt>
                <c:pt idx="31">
                  <c:v>1.7564259416212199E-2</c:v>
                </c:pt>
                <c:pt idx="32">
                  <c:v>2.8852537921125802E-2</c:v>
                </c:pt>
                <c:pt idx="33">
                  <c:v>1.9107067756461201E-2</c:v>
                </c:pt>
                <c:pt idx="34">
                  <c:v>2.6496709078676201E-2</c:v>
                </c:pt>
                <c:pt idx="35">
                  <c:v>5.1658186519079399E-2</c:v>
                </c:pt>
                <c:pt idx="36">
                  <c:v>3.73363469691399E-2</c:v>
                </c:pt>
                <c:pt idx="37">
                  <c:v>1.67425627694807E-2</c:v>
                </c:pt>
                <c:pt idx="38">
                  <c:v>1.0845348129036699E-2</c:v>
                </c:pt>
                <c:pt idx="39">
                  <c:v>1.2918349155368099E-2</c:v>
                </c:pt>
                <c:pt idx="40">
                  <c:v>5.6090858943325203E-2</c:v>
                </c:pt>
                <c:pt idx="41">
                  <c:v>1.9114410367311901E-2</c:v>
                </c:pt>
                <c:pt idx="42">
                  <c:v>2.2451491710129199E-2</c:v>
                </c:pt>
                <c:pt idx="43">
                  <c:v>3.0940781761293602E-2</c:v>
                </c:pt>
                <c:pt idx="44">
                  <c:v>3.0619942913075499E-3</c:v>
                </c:pt>
                <c:pt idx="45">
                  <c:v>4.6428699971030898E-2</c:v>
                </c:pt>
                <c:pt idx="46">
                  <c:v>2.5163396531470102E-2</c:v>
                </c:pt>
                <c:pt idx="47">
                  <c:v>1.8805490934564802E-2</c:v>
                </c:pt>
                <c:pt idx="48">
                  <c:v>1.23120527305563E-2</c:v>
                </c:pt>
                <c:pt idx="49">
                  <c:v>1.2476014282213699E-2</c:v>
                </c:pt>
                <c:pt idx="50">
                  <c:v>2.2726894662491798E-2</c:v>
                </c:pt>
                <c:pt idx="51">
                  <c:v>2.90725443373985E-2</c:v>
                </c:pt>
                <c:pt idx="52">
                  <c:v>2.77041159687509E-2</c:v>
                </c:pt>
                <c:pt idx="53">
                  <c:v>4.0598433873734602E-2</c:v>
                </c:pt>
                <c:pt idx="54">
                  <c:v>1.6023294183469299E-2</c:v>
                </c:pt>
                <c:pt idx="55">
                  <c:v>3.45576503830917E-2</c:v>
                </c:pt>
                <c:pt idx="56">
                  <c:v>3.09314739545338E-2</c:v>
                </c:pt>
                <c:pt idx="57">
                  <c:v>2.7515542117138098E-2</c:v>
                </c:pt>
                <c:pt idx="58">
                  <c:v>1.57936230830674E-2</c:v>
                </c:pt>
                <c:pt idx="59">
                  <c:v>2.4831229699916201E-2</c:v>
                </c:pt>
                <c:pt idx="60">
                  <c:v>2.9053779858049501E-2</c:v>
                </c:pt>
                <c:pt idx="61">
                  <c:v>9.9621752200812E-3</c:v>
                </c:pt>
                <c:pt idx="62">
                  <c:v>0.45799564319434299</c:v>
                </c:pt>
                <c:pt idx="63">
                  <c:v>0.69466842008256002</c:v>
                </c:pt>
                <c:pt idx="64">
                  <c:v>1.0797737083389281</c:v>
                </c:pt>
                <c:pt idx="65">
                  <c:v>1.100567914568656</c:v>
                </c:pt>
                <c:pt idx="66">
                  <c:v>0.599813092992309</c:v>
                </c:pt>
                <c:pt idx="67">
                  <c:v>0.18550371748296601</c:v>
                </c:pt>
                <c:pt idx="68">
                  <c:v>0.433518880534631</c:v>
                </c:pt>
                <c:pt idx="69">
                  <c:v>2.2806754041303199</c:v>
                </c:pt>
                <c:pt idx="70">
                  <c:v>3.092403041768649</c:v>
                </c:pt>
                <c:pt idx="71">
                  <c:v>3.827471465210551</c:v>
                </c:pt>
                <c:pt idx="72">
                  <c:v>4.5782243423747824</c:v>
                </c:pt>
                <c:pt idx="73">
                  <c:v>5.0469430876903107</c:v>
                </c:pt>
                <c:pt idx="74">
                  <c:v>5.1973384045002309</c:v>
                </c:pt>
                <c:pt idx="75">
                  <c:v>5.0788358974131071</c:v>
                </c:pt>
                <c:pt idx="76">
                  <c:v>4.8332162784047856</c:v>
                </c:pt>
                <c:pt idx="77">
                  <c:v>4.6388495642917764</c:v>
                </c:pt>
                <c:pt idx="78">
                  <c:v>3.9915767857126339</c:v>
                </c:pt>
                <c:pt idx="79">
                  <c:v>3.030962338268985</c:v>
                </c:pt>
                <c:pt idx="80">
                  <c:v>2.991578603124776</c:v>
                </c:pt>
                <c:pt idx="81">
                  <c:v>2.8786386598538192</c:v>
                </c:pt>
                <c:pt idx="82">
                  <c:v>2.8944061383157669</c:v>
                </c:pt>
                <c:pt idx="83">
                  <c:v>2.90776931472237</c:v>
                </c:pt>
                <c:pt idx="84">
                  <c:v>2.9885037417786511</c:v>
                </c:pt>
                <c:pt idx="85">
                  <c:v>3.1880039213467102</c:v>
                </c:pt>
                <c:pt idx="86">
                  <c:v>3.68318138676403</c:v>
                </c:pt>
                <c:pt idx="87">
                  <c:v>5.5318132243047584</c:v>
                </c:pt>
                <c:pt idx="88">
                  <c:v>5.5318132243047584</c:v>
                </c:pt>
                <c:pt idx="89">
                  <c:v>6.8723277273844419</c:v>
                </c:pt>
                <c:pt idx="90">
                  <c:v>7.1558973361090761</c:v>
                </c:pt>
                <c:pt idx="91">
                  <c:v>7.3237675508760489</c:v>
                </c:pt>
                <c:pt idx="92">
                  <c:v>8.3557808092143002</c:v>
                </c:pt>
                <c:pt idx="93">
                  <c:v>8.3557808092143002</c:v>
                </c:pt>
                <c:pt idx="94">
                  <c:v>10.10809065940987</c:v>
                </c:pt>
                <c:pt idx="95">
                  <c:v>10.921562917290039</c:v>
                </c:pt>
                <c:pt idx="96">
                  <c:v>11.53508710332267</c:v>
                </c:pt>
                <c:pt idx="97">
                  <c:v>12.56535535089338</c:v>
                </c:pt>
                <c:pt idx="98">
                  <c:v>12.56535535089338</c:v>
                </c:pt>
                <c:pt idx="99">
                  <c:v>12.887621687856139</c:v>
                </c:pt>
                <c:pt idx="100">
                  <c:v>13.089367998429911</c:v>
                </c:pt>
                <c:pt idx="101">
                  <c:v>13.407173884163999</c:v>
                </c:pt>
                <c:pt idx="102">
                  <c:v>14.34050398955574</c:v>
                </c:pt>
                <c:pt idx="103">
                  <c:v>14.34050398955574</c:v>
                </c:pt>
                <c:pt idx="104">
                  <c:v>15.79039594010916</c:v>
                </c:pt>
                <c:pt idx="105">
                  <c:v>16.290743198698731</c:v>
                </c:pt>
                <c:pt idx="106">
                  <c:v>16.993208560408601</c:v>
                </c:pt>
                <c:pt idx="107">
                  <c:v>18.098057135571221</c:v>
                </c:pt>
                <c:pt idx="108">
                  <c:v>18.098057135571221</c:v>
                </c:pt>
                <c:pt idx="109">
                  <c:v>19.20580631926817</c:v>
                </c:pt>
                <c:pt idx="110">
                  <c:v>19.774998707550811</c:v>
                </c:pt>
                <c:pt idx="111">
                  <c:v>20.198614875429669</c:v>
                </c:pt>
                <c:pt idx="112">
                  <c:v>20.4472269232411</c:v>
                </c:pt>
                <c:pt idx="113">
                  <c:v>20.4472269232411</c:v>
                </c:pt>
                <c:pt idx="114">
                  <c:v>20.412308107126051</c:v>
                </c:pt>
                <c:pt idx="115">
                  <c:v>20.67174697010692</c:v>
                </c:pt>
                <c:pt idx="116">
                  <c:v>20.777957767763809</c:v>
                </c:pt>
                <c:pt idx="117">
                  <c:v>21.056244621000801</c:v>
                </c:pt>
                <c:pt idx="118">
                  <c:v>21.056244621000801</c:v>
                </c:pt>
                <c:pt idx="119">
                  <c:v>21.78135340873704</c:v>
                </c:pt>
                <c:pt idx="120">
                  <c:v>22.19480909549447</c:v>
                </c:pt>
                <c:pt idx="121">
                  <c:v>22.75923739574683</c:v>
                </c:pt>
                <c:pt idx="122">
                  <c:v>23.40396654562403</c:v>
                </c:pt>
                <c:pt idx="123">
                  <c:v>23.40396654562403</c:v>
                </c:pt>
                <c:pt idx="124">
                  <c:v>24.07362521097188</c:v>
                </c:pt>
                <c:pt idx="125">
                  <c:v>24.607448602579041</c:v>
                </c:pt>
                <c:pt idx="126">
                  <c:v>24.923835025435871</c:v>
                </c:pt>
                <c:pt idx="127">
                  <c:v>26.361307163942779</c:v>
                </c:pt>
                <c:pt idx="128">
                  <c:v>26.361307163942779</c:v>
                </c:pt>
                <c:pt idx="129">
                  <c:v>26.73069602770126</c:v>
                </c:pt>
                <c:pt idx="130">
                  <c:v>27.63933614805401</c:v>
                </c:pt>
                <c:pt idx="131">
                  <c:v>27.548353671671489</c:v>
                </c:pt>
                <c:pt idx="132">
                  <c:v>27.935501757742529</c:v>
                </c:pt>
                <c:pt idx="133">
                  <c:v>27.935501757742529</c:v>
                </c:pt>
                <c:pt idx="134">
                  <c:v>28.464236537009739</c:v>
                </c:pt>
                <c:pt idx="135">
                  <c:v>28.840778096987069</c:v>
                </c:pt>
                <c:pt idx="136">
                  <c:v>29.70361218507588</c:v>
                </c:pt>
                <c:pt idx="137">
                  <c:v>30.43789047554781</c:v>
                </c:pt>
                <c:pt idx="138">
                  <c:v>30.43789047554781</c:v>
                </c:pt>
                <c:pt idx="139">
                  <c:v>31.424771829894979</c:v>
                </c:pt>
                <c:pt idx="140">
                  <c:v>31.68796651265518</c:v>
                </c:pt>
                <c:pt idx="141">
                  <c:v>32.162498282703972</c:v>
                </c:pt>
                <c:pt idx="142">
                  <c:v>32.655734484747597</c:v>
                </c:pt>
                <c:pt idx="143">
                  <c:v>32.655734484747597</c:v>
                </c:pt>
                <c:pt idx="144">
                  <c:v>33.53913903235032</c:v>
                </c:pt>
                <c:pt idx="145">
                  <c:v>34.106773531753497</c:v>
                </c:pt>
                <c:pt idx="146">
                  <c:v>34.625152730207333</c:v>
                </c:pt>
                <c:pt idx="147">
                  <c:v>34.898532111180202</c:v>
                </c:pt>
                <c:pt idx="148">
                  <c:v>34.898532111180202</c:v>
                </c:pt>
                <c:pt idx="149">
                  <c:v>34.988040142684447</c:v>
                </c:pt>
                <c:pt idx="150">
                  <c:v>35.190014931018432</c:v>
                </c:pt>
                <c:pt idx="151">
                  <c:v>35.399354039106427</c:v>
                </c:pt>
                <c:pt idx="152">
                  <c:v>36.098459026515599</c:v>
                </c:pt>
                <c:pt idx="153">
                  <c:v>36.098459026515599</c:v>
                </c:pt>
                <c:pt idx="154">
                  <c:v>36.543856434786953</c:v>
                </c:pt>
                <c:pt idx="155">
                  <c:v>36.867861731223613</c:v>
                </c:pt>
                <c:pt idx="156">
                  <c:v>36.95438088993329</c:v>
                </c:pt>
                <c:pt idx="157">
                  <c:v>37.304238823589863</c:v>
                </c:pt>
                <c:pt idx="158">
                  <c:v>37.304238823589863</c:v>
                </c:pt>
                <c:pt idx="159">
                  <c:v>37.904275431613968</c:v>
                </c:pt>
                <c:pt idx="160">
                  <c:v>38.011550046655941</c:v>
                </c:pt>
                <c:pt idx="161">
                  <c:v>38.068656757275122</c:v>
                </c:pt>
                <c:pt idx="162">
                  <c:v>38.810230368113302</c:v>
                </c:pt>
                <c:pt idx="163">
                  <c:v>38.810230368113302</c:v>
                </c:pt>
                <c:pt idx="164">
                  <c:v>39.325921017848522</c:v>
                </c:pt>
                <c:pt idx="165">
                  <c:v>39.392800587761258</c:v>
                </c:pt>
                <c:pt idx="166">
                  <c:v>39.542133807166373</c:v>
                </c:pt>
                <c:pt idx="167">
                  <c:v>39.573741680885362</c:v>
                </c:pt>
                <c:pt idx="168">
                  <c:v>39.573741680885362</c:v>
                </c:pt>
                <c:pt idx="169">
                  <c:v>40.353113404470598</c:v>
                </c:pt>
                <c:pt idx="170">
                  <c:v>40.87829147445688</c:v>
                </c:pt>
                <c:pt idx="171">
                  <c:v>41.302153392038733</c:v>
                </c:pt>
                <c:pt idx="172">
                  <c:v>41.75290215163659</c:v>
                </c:pt>
                <c:pt idx="173">
                  <c:v>41.75290215163659</c:v>
                </c:pt>
                <c:pt idx="174">
                  <c:v>42.4150234014718</c:v>
                </c:pt>
                <c:pt idx="175">
                  <c:v>43.06460327923697</c:v>
                </c:pt>
                <c:pt idx="176">
                  <c:v>43.892927122141543</c:v>
                </c:pt>
                <c:pt idx="177">
                  <c:v>45.499901279281907</c:v>
                </c:pt>
                <c:pt idx="178">
                  <c:v>45.499901279281907</c:v>
                </c:pt>
                <c:pt idx="179">
                  <c:v>45.618003892733441</c:v>
                </c:pt>
                <c:pt idx="180">
                  <c:v>45.748573682631417</c:v>
                </c:pt>
                <c:pt idx="181">
                  <c:v>46.075014309224088</c:v>
                </c:pt>
                <c:pt idx="182">
                  <c:v>46.250390252573752</c:v>
                </c:pt>
                <c:pt idx="183">
                  <c:v>46.250390252573752</c:v>
                </c:pt>
                <c:pt idx="184">
                  <c:v>45.270628959597254</c:v>
                </c:pt>
                <c:pt idx="185">
                  <c:v>44.496646672289152</c:v>
                </c:pt>
                <c:pt idx="186">
                  <c:v>43.993223321420267</c:v>
                </c:pt>
                <c:pt idx="187">
                  <c:v>43.368948242549408</c:v>
                </c:pt>
                <c:pt idx="188">
                  <c:v>43.368948242549408</c:v>
                </c:pt>
                <c:pt idx="189">
                  <c:v>43.858031508852449</c:v>
                </c:pt>
                <c:pt idx="190">
                  <c:v>43.613042780126918</c:v>
                </c:pt>
                <c:pt idx="191">
                  <c:v>42.8359072355668</c:v>
                </c:pt>
                <c:pt idx="192">
                  <c:v>39.726947206126837</c:v>
                </c:pt>
                <c:pt idx="193">
                  <c:v>39.726947206126837</c:v>
                </c:pt>
                <c:pt idx="194">
                  <c:v>38.54872525374418</c:v>
                </c:pt>
                <c:pt idx="195">
                  <c:v>38.677747080330619</c:v>
                </c:pt>
                <c:pt idx="196">
                  <c:v>38.222108780776672</c:v>
                </c:pt>
                <c:pt idx="197">
                  <c:v>36.78174927502311</c:v>
                </c:pt>
                <c:pt idx="198">
                  <c:v>36.78174927502311</c:v>
                </c:pt>
                <c:pt idx="199">
                  <c:v>36.259697396701</c:v>
                </c:pt>
                <c:pt idx="200">
                  <c:v>36.214166926914402</c:v>
                </c:pt>
                <c:pt idx="201">
                  <c:v>35.923340478192777</c:v>
                </c:pt>
                <c:pt idx="202">
                  <c:v>34.680452813914698</c:v>
                </c:pt>
                <c:pt idx="203">
                  <c:v>34.680452813914698</c:v>
                </c:pt>
                <c:pt idx="204">
                  <c:v>33.918162088303383</c:v>
                </c:pt>
                <c:pt idx="205">
                  <c:v>33.79994730566527</c:v>
                </c:pt>
                <c:pt idx="206">
                  <c:v>33.477273557758537</c:v>
                </c:pt>
                <c:pt idx="207">
                  <c:v>30.278853054193132</c:v>
                </c:pt>
                <c:pt idx="208">
                  <c:v>30.278853054193132</c:v>
                </c:pt>
                <c:pt idx="209">
                  <c:v>28.29399991858698</c:v>
                </c:pt>
                <c:pt idx="210">
                  <c:v>27.6716254234681</c:v>
                </c:pt>
                <c:pt idx="211">
                  <c:v>26.992497821453661</c:v>
                </c:pt>
                <c:pt idx="212">
                  <c:v>23.516554536556239</c:v>
                </c:pt>
                <c:pt idx="213">
                  <c:v>23.516554536556239</c:v>
                </c:pt>
                <c:pt idx="214">
                  <c:v>19.024035959596379</c:v>
                </c:pt>
                <c:pt idx="215">
                  <c:v>17.296226401446649</c:v>
                </c:pt>
                <c:pt idx="216">
                  <c:v>16.03036886819827</c:v>
                </c:pt>
                <c:pt idx="217">
                  <c:v>13.517769675272801</c:v>
                </c:pt>
                <c:pt idx="218">
                  <c:v>13.517769675272801</c:v>
                </c:pt>
                <c:pt idx="219">
                  <c:v>10.543122723246089</c:v>
                </c:pt>
                <c:pt idx="220">
                  <c:v>9.1584892237353746</c:v>
                </c:pt>
                <c:pt idx="221">
                  <c:v>8.2399412891336183</c:v>
                </c:pt>
                <c:pt idx="222">
                  <c:v>6.5486166455177379</c:v>
                </c:pt>
                <c:pt idx="223">
                  <c:v>6.5486166455177379</c:v>
                </c:pt>
                <c:pt idx="224">
                  <c:v>4.7641200728466098</c:v>
                </c:pt>
                <c:pt idx="225">
                  <c:v>3.739575711062018</c:v>
                </c:pt>
                <c:pt idx="226">
                  <c:v>3.2990686382601981</c:v>
                </c:pt>
                <c:pt idx="227">
                  <c:v>3.1421613331083109</c:v>
                </c:pt>
                <c:pt idx="228">
                  <c:v>3.1421613331083109</c:v>
                </c:pt>
                <c:pt idx="229">
                  <c:v>2.9819906480244032</c:v>
                </c:pt>
                <c:pt idx="230">
                  <c:v>3.2590355457567508</c:v>
                </c:pt>
                <c:pt idx="231">
                  <c:v>3.392782794781446</c:v>
                </c:pt>
                <c:pt idx="232">
                  <c:v>3.6535235846576928</c:v>
                </c:pt>
                <c:pt idx="233">
                  <c:v>3.6535235846576928</c:v>
                </c:pt>
                <c:pt idx="234">
                  <c:v>3.3591253967811321</c:v>
                </c:pt>
                <c:pt idx="235">
                  <c:v>3.425306921618704</c:v>
                </c:pt>
                <c:pt idx="236">
                  <c:v>3.669666736910179</c:v>
                </c:pt>
                <c:pt idx="237">
                  <c:v>4.038324709768272</c:v>
                </c:pt>
                <c:pt idx="238">
                  <c:v>4.038324709768272</c:v>
                </c:pt>
                <c:pt idx="239">
                  <c:v>4.6706858501922373</c:v>
                </c:pt>
                <c:pt idx="240">
                  <c:v>4.7565690231192903</c:v>
                </c:pt>
                <c:pt idx="241">
                  <c:v>5.0350043905550859</c:v>
                </c:pt>
                <c:pt idx="242">
                  <c:v>5.0865320100364064</c:v>
                </c:pt>
                <c:pt idx="243">
                  <c:v>5.0865320100364064</c:v>
                </c:pt>
                <c:pt idx="244">
                  <c:v>5.1551863473284802</c:v>
                </c:pt>
                <c:pt idx="245">
                  <c:v>5.1122468772915282</c:v>
                </c:pt>
                <c:pt idx="246">
                  <c:v>5.3725269237710673</c:v>
                </c:pt>
                <c:pt idx="247">
                  <c:v>5.2859998180549521</c:v>
                </c:pt>
                <c:pt idx="248">
                  <c:v>5.2859998180549521</c:v>
                </c:pt>
                <c:pt idx="249">
                  <c:v>5.4880936145526</c:v>
                </c:pt>
                <c:pt idx="250">
                  <c:v>5.58904943118318</c:v>
                </c:pt>
                <c:pt idx="251">
                  <c:v>5.5416173836620111</c:v>
                </c:pt>
                <c:pt idx="252">
                  <c:v>5.8447831164861856</c:v>
                </c:pt>
                <c:pt idx="253">
                  <c:v>5.8447831164861856</c:v>
                </c:pt>
                <c:pt idx="254">
                  <c:v>6.0371566597782573</c:v>
                </c:pt>
                <c:pt idx="255">
                  <c:v>6.2910760359961477</c:v>
                </c:pt>
                <c:pt idx="256">
                  <c:v>6.5545488358059378</c:v>
                </c:pt>
                <c:pt idx="257">
                  <c:v>7.1114545591573561</c:v>
                </c:pt>
                <c:pt idx="258">
                  <c:v>7.1114545591573561</c:v>
                </c:pt>
                <c:pt idx="259">
                  <c:v>6.7620718595377243</c:v>
                </c:pt>
                <c:pt idx="260">
                  <c:v>6.2593426858456969</c:v>
                </c:pt>
                <c:pt idx="261">
                  <c:v>5.9684351488707659</c:v>
                </c:pt>
                <c:pt idx="262">
                  <c:v>5.8511404889734964</c:v>
                </c:pt>
                <c:pt idx="263">
                  <c:v>5.8511404889734964</c:v>
                </c:pt>
                <c:pt idx="264">
                  <c:v>5.7728400429044449</c:v>
                </c:pt>
                <c:pt idx="265">
                  <c:v>5.5935267176286896</c:v>
                </c:pt>
                <c:pt idx="266">
                  <c:v>5.671140147097848</c:v>
                </c:pt>
                <c:pt idx="267">
                  <c:v>5.6612932948862484</c:v>
                </c:pt>
                <c:pt idx="268">
                  <c:v>5.6612932948862484</c:v>
                </c:pt>
                <c:pt idx="269">
                  <c:v>5.4177468439354897</c:v>
                </c:pt>
                <c:pt idx="270">
                  <c:v>5.5740484877622833</c:v>
                </c:pt>
                <c:pt idx="271">
                  <c:v>5.3505707285041098</c:v>
                </c:pt>
                <c:pt idx="272">
                  <c:v>5.3683863411811172</c:v>
                </c:pt>
                <c:pt idx="273">
                  <c:v>5.3683863411811172</c:v>
                </c:pt>
                <c:pt idx="274">
                  <c:v>5.1308687942033799</c:v>
                </c:pt>
                <c:pt idx="275">
                  <c:v>5.1591094584399917</c:v>
                </c:pt>
                <c:pt idx="276">
                  <c:v>5.1563432580371336</c:v>
                </c:pt>
                <c:pt idx="277">
                  <c:v>4.9950212465462034</c:v>
                </c:pt>
                <c:pt idx="278">
                  <c:v>4.9950212465462034</c:v>
                </c:pt>
                <c:pt idx="279">
                  <c:v>4.8293900484020753</c:v>
                </c:pt>
                <c:pt idx="280">
                  <c:v>4.7051772655835187</c:v>
                </c:pt>
                <c:pt idx="281">
                  <c:v>4.9033193515896967</c:v>
                </c:pt>
                <c:pt idx="282">
                  <c:v>4.6977465839242543</c:v>
                </c:pt>
                <c:pt idx="283">
                  <c:v>4.6977465839242543</c:v>
                </c:pt>
                <c:pt idx="284">
                  <c:v>4.6699036018625701</c:v>
                </c:pt>
                <c:pt idx="285">
                  <c:v>4.3907851768622193</c:v>
                </c:pt>
                <c:pt idx="286">
                  <c:v>4.3917272489999863</c:v>
                </c:pt>
                <c:pt idx="287">
                  <c:v>4.3080260665331407</c:v>
                </c:pt>
                <c:pt idx="288">
                  <c:v>4.3080260665331407</c:v>
                </c:pt>
                <c:pt idx="289">
                  <c:v>4.0763786032472504</c:v>
                </c:pt>
                <c:pt idx="290">
                  <c:v>4.1393227261310521</c:v>
                </c:pt>
                <c:pt idx="291">
                  <c:v>4.0991194461820699</c:v>
                </c:pt>
                <c:pt idx="292">
                  <c:v>3.989079350578149</c:v>
                </c:pt>
                <c:pt idx="293">
                  <c:v>3.989079350578149</c:v>
                </c:pt>
                <c:pt idx="294">
                  <c:v>3.9152415232176931</c:v>
                </c:pt>
                <c:pt idx="295">
                  <c:v>3.81508693319523</c:v>
                </c:pt>
                <c:pt idx="296">
                  <c:v>3.9851508378440328</c:v>
                </c:pt>
                <c:pt idx="297">
                  <c:v>4.1291559318777216</c:v>
                </c:pt>
                <c:pt idx="298">
                  <c:v>4.1291559318777216</c:v>
                </c:pt>
                <c:pt idx="299">
                  <c:v>4.2727082686943421</c:v>
                </c:pt>
                <c:pt idx="300">
                  <c:v>4.2324080005429536</c:v>
                </c:pt>
                <c:pt idx="301">
                  <c:v>4.2608165426857996</c:v>
                </c:pt>
                <c:pt idx="302">
                  <c:v>4.3854647354242857</c:v>
                </c:pt>
                <c:pt idx="303">
                  <c:v>4.3854647354242857</c:v>
                </c:pt>
                <c:pt idx="304">
                  <c:v>4.4365075971021399</c:v>
                </c:pt>
                <c:pt idx="305">
                  <c:v>4.6840489667493852</c:v>
                </c:pt>
                <c:pt idx="306">
                  <c:v>4.8356552476868098</c:v>
                </c:pt>
                <c:pt idx="307">
                  <c:v>5.1166127449758196</c:v>
                </c:pt>
                <c:pt idx="308">
                  <c:v>5.1166127449758196</c:v>
                </c:pt>
                <c:pt idx="309">
                  <c:v>5.3792849243508201</c:v>
                </c:pt>
                <c:pt idx="310">
                  <c:v>5.5177676783447476</c:v>
                </c:pt>
                <c:pt idx="311">
                  <c:v>5.6251415713868891</c:v>
                </c:pt>
                <c:pt idx="312">
                  <c:v>6.0976044638881746</c:v>
                </c:pt>
                <c:pt idx="313">
                  <c:v>6.0976044638881746</c:v>
                </c:pt>
                <c:pt idx="314">
                  <c:v>6.2815938408599772</c:v>
                </c:pt>
                <c:pt idx="315">
                  <c:v>6.5315852448355889</c:v>
                </c:pt>
                <c:pt idx="316">
                  <c:v>6.6831181964894917</c:v>
                </c:pt>
                <c:pt idx="317">
                  <c:v>6.9093572492417854</c:v>
                </c:pt>
                <c:pt idx="318">
                  <c:v>6.9093572492417854</c:v>
                </c:pt>
                <c:pt idx="319">
                  <c:v>7.1552505478036883</c:v>
                </c:pt>
                <c:pt idx="320">
                  <c:v>7.2150044218520764</c:v>
                </c:pt>
                <c:pt idx="321">
                  <c:v>7.2477134206661349</c:v>
                </c:pt>
                <c:pt idx="322">
                  <c:v>7.2495399958921549</c:v>
                </c:pt>
                <c:pt idx="323">
                  <c:v>7.2495399958921549</c:v>
                </c:pt>
                <c:pt idx="324">
                  <c:v>6.9557747487066459</c:v>
                </c:pt>
                <c:pt idx="325">
                  <c:v>7.0534507575927687</c:v>
                </c:pt>
                <c:pt idx="326">
                  <c:v>6.6190722425606596</c:v>
                </c:pt>
                <c:pt idx="327">
                  <c:v>6.3373151507275516</c:v>
                </c:pt>
              </c:numCache>
            </c:numRef>
          </c:yVal>
          <c:smooth val="0"/>
          <c:extLst>
            <c:ext xmlns:c16="http://schemas.microsoft.com/office/drawing/2014/chart" uri="{C3380CC4-5D6E-409C-BE32-E72D297353CC}">
              <c16:uniqueId val="{00000000-510E-454A-BD9C-A0329FDE2D71}"/>
            </c:ext>
          </c:extLst>
        </c:ser>
        <c:dLbls>
          <c:showLegendKey val="0"/>
          <c:showVal val="0"/>
          <c:showCatName val="0"/>
          <c:showSerName val="0"/>
          <c:showPercent val="0"/>
          <c:showBubbleSize val="0"/>
        </c:dLbls>
        <c:axId val="-2136325800"/>
        <c:axId val="2145731144"/>
      </c:scatterChart>
      <c:valAx>
        <c:axId val="-2136325800"/>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DEVIATION FROM SHORTEST TRAJECTORY(d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145731144"/>
        <c:crosses val="autoZero"/>
        <c:crossBetween val="midCat"/>
      </c:valAx>
      <c:valAx>
        <c:axId val="214573114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RESULTANT HORIZONTAL FORCE</a:t>
                </a:r>
                <a:r>
                  <a:rPr lang="en-US" baseline="0">
                    <a:solidFill>
                      <a:schemeClr val="tx1"/>
                    </a:solidFill>
                  </a:rPr>
                  <a:t>(N)</a:t>
                </a:r>
                <a:endParaRPr lang="en-US">
                  <a:solidFill>
                    <a:schemeClr val="tx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13632580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909480-A381-4CBC-9067-3745D5034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152</Words>
  <Characters>4646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gan, Eveliina (PSYCHOLOGY)</dc:creator>
  <cp:keywords/>
  <dc:description/>
  <cp:lastModifiedBy>Glogan, Eveliina (PSYCHOLOGY)</cp:lastModifiedBy>
  <cp:revision>2</cp:revision>
  <cp:lastPrinted>2020-07-22T11:06:00Z</cp:lastPrinted>
  <dcterms:created xsi:type="dcterms:W3CDTF">2020-07-31T10:57:00Z</dcterms:created>
  <dcterms:modified xsi:type="dcterms:W3CDTF">2020-07-31T10:57:00Z</dcterms:modified>
</cp:coreProperties>
</file>